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E39F5" w:rsidRPr="0008482F" w:rsidRDefault="00CE39F5" w:rsidP="00716903">
      <w:pPr>
        <w:pStyle w:val="Heading1"/>
        <w:spacing w:before="120" w:after="120"/>
      </w:pPr>
      <w:r w:rsidRPr="0008482F">
        <w:t xml:space="preserve">Editor’s </w:t>
      </w:r>
      <w:r w:rsidRPr="005B6E7F">
        <w:t>comments</w:t>
      </w:r>
      <w:r w:rsidRPr="0008482F">
        <w:t>:</w:t>
      </w:r>
    </w:p>
    <w:p w:rsidR="00416DD4" w:rsidRPr="0008482F" w:rsidRDefault="00CE39F5" w:rsidP="00716903">
      <w:pPr>
        <w:pStyle w:val="NormalWeb"/>
        <w:spacing w:before="120" w:beforeAutospacing="0" w:after="120" w:afterAutospacing="0"/>
      </w:pPr>
      <w:r w:rsidRPr="0008482F">
        <w:t>When submitting your revision, we need you to address these additional requirements.</w:t>
      </w:r>
    </w:p>
    <w:p w:rsidR="00CE39F5" w:rsidRPr="0008482F" w:rsidRDefault="00CE39F5" w:rsidP="00716903">
      <w:pPr>
        <w:pStyle w:val="Heading2"/>
        <w:spacing w:before="120" w:after="120"/>
      </w:pPr>
      <w:r w:rsidRPr="0008482F">
        <w:t>Please ensure that your manuscript meets PLOS ONE's style requirements, including those for file naming. The PLOS ONE style templates can be found at</w:t>
      </w:r>
    </w:p>
    <w:p w:rsidR="00CE39F5" w:rsidRPr="0008482F" w:rsidRDefault="00C810C1" w:rsidP="00716903">
      <w:pPr>
        <w:pStyle w:val="NormalWeb"/>
        <w:spacing w:before="120" w:beforeAutospacing="0" w:after="120" w:afterAutospacing="0"/>
      </w:pPr>
      <w:hyperlink r:id="rId8" w:history="1">
        <w:r w:rsidR="00CE39F5" w:rsidRPr="0008482F">
          <w:rPr>
            <w:rStyle w:val="Hyperlink"/>
          </w:rPr>
          <w:t>https://journals.plos.org/plosone/s/file?id=wjVg/PLOSOne_formatting_sample_main_body.pdf</w:t>
        </w:r>
      </w:hyperlink>
      <w:r w:rsidR="00CE39F5" w:rsidRPr="0008482F">
        <w:t xml:space="preserve"> and</w:t>
      </w:r>
    </w:p>
    <w:p w:rsidR="00E54975" w:rsidRDefault="00C810C1" w:rsidP="00716903">
      <w:pPr>
        <w:pStyle w:val="NormalWeb"/>
        <w:spacing w:before="120" w:beforeAutospacing="0" w:after="120" w:afterAutospacing="0"/>
      </w:pPr>
      <w:hyperlink r:id="rId9" w:history="1">
        <w:r w:rsidR="00CE39F5" w:rsidRPr="0008482F">
          <w:rPr>
            <w:rStyle w:val="Hyperlink"/>
          </w:rPr>
          <w:t>https://journals.plos.org/plosone/s/file?id=ba62/PLOSOne_formatting_sample_title_authors_affiliations.pdf</w:t>
        </w:r>
      </w:hyperlink>
    </w:p>
    <w:p w:rsidR="000B5B09" w:rsidRDefault="000B5B09" w:rsidP="00716903">
      <w:pPr>
        <w:pStyle w:val="NormalWeb"/>
        <w:spacing w:before="120" w:beforeAutospacing="0" w:after="120" w:afterAutospacing="0"/>
      </w:pPr>
      <w:r w:rsidRPr="00AF4BC4">
        <w:rPr>
          <w:rFonts w:hint="eastAsia"/>
          <w:b/>
        </w:rPr>
        <w:t>Respo</w:t>
      </w:r>
      <w:r w:rsidRPr="00AF4BC4">
        <w:rPr>
          <w:b/>
        </w:rPr>
        <w:t>nse</w:t>
      </w:r>
      <w:r>
        <w:t>: We made sure all formats are consistent with the two templates.</w:t>
      </w:r>
    </w:p>
    <w:p w:rsidR="000B5B09" w:rsidRPr="0008482F" w:rsidRDefault="000B5B09" w:rsidP="00716903">
      <w:pPr>
        <w:pStyle w:val="NormalWeb"/>
        <w:spacing w:before="120" w:beforeAutospacing="0" w:after="120" w:afterAutospacing="0"/>
      </w:pPr>
    </w:p>
    <w:p w:rsidR="005B6E7F" w:rsidRDefault="00CE39F5" w:rsidP="00716903">
      <w:pPr>
        <w:pStyle w:val="Heading2"/>
        <w:spacing w:before="120" w:after="120"/>
      </w:pPr>
      <w:r w:rsidRPr="0008482F">
        <w:t>In ethics statement in the manuscript and in the online submission form, please confirm that only publicly available data have been used in your study, and that no users' personal information have been accessed or collected.</w:t>
      </w:r>
    </w:p>
    <w:p w:rsidR="00D63ACA" w:rsidRDefault="004537F7" w:rsidP="00716903">
      <w:pPr>
        <w:spacing w:before="120" w:after="120"/>
      </w:pPr>
      <w:r w:rsidRPr="004537F7">
        <w:rPr>
          <w:b/>
        </w:rPr>
        <w:t>Response</w:t>
      </w:r>
      <w:r>
        <w:t xml:space="preserve">: </w:t>
      </w:r>
      <w:r w:rsidR="00F41BFD">
        <w:t>a</w:t>
      </w:r>
      <w:r w:rsidR="00E54975">
        <w:t>ll the data</w:t>
      </w:r>
      <w:r w:rsidR="00F41BFD" w:rsidRPr="00F41BFD">
        <w:t xml:space="preserve"> </w:t>
      </w:r>
      <w:r w:rsidR="00F41BFD">
        <w:t>used by this paper, except for the raw hourly transit demand data,</w:t>
      </w:r>
      <w:r w:rsidR="00E54975">
        <w:t xml:space="preserve"> are publicly accessible</w:t>
      </w:r>
      <w:r w:rsidR="00D63ACA">
        <w:t xml:space="preserve"> and there is no users’ personal information access</w:t>
      </w:r>
      <w:r w:rsidR="00C954A7">
        <w:t xml:space="preserve">ed or collected </w:t>
      </w:r>
      <w:r w:rsidR="00F41BFD">
        <w:t xml:space="preserve">for </w:t>
      </w:r>
      <w:r w:rsidR="00C954A7">
        <w:t>this paper</w:t>
      </w:r>
      <w:r w:rsidR="00D63ACA">
        <w:t>.</w:t>
      </w:r>
      <w:r w:rsidR="004E3700">
        <w:t xml:space="preserve"> </w:t>
      </w:r>
      <w:r w:rsidR="00F41BFD">
        <w:t xml:space="preserve">The hourly transit demand data is a third-party data that we requested from the Transit app; </w:t>
      </w:r>
      <w:r w:rsidR="00743A56">
        <w:t xml:space="preserve">because </w:t>
      </w:r>
      <w:r w:rsidR="00F41BFD">
        <w:t>we cannot legally distribute them</w:t>
      </w:r>
      <w:r w:rsidR="00DD545E">
        <w:t>,</w:t>
      </w:r>
      <w:r w:rsidR="00743A56">
        <w:t xml:space="preserve"> we </w:t>
      </w:r>
      <w:bookmarkStart w:id="0" w:name="_GoBack"/>
      <w:bookmarkEnd w:id="0"/>
      <w:r w:rsidR="00743A56">
        <w:t xml:space="preserve">stick to the third-party data sharing protocol of PLOS ONE described here: </w:t>
      </w:r>
      <w:hyperlink r:id="rId10" w:anchor="loc-acceptable-data-access-restrictions" w:history="1">
        <w:r w:rsidR="00743A56">
          <w:rPr>
            <w:rStyle w:val="Hyperlink"/>
          </w:rPr>
          <w:t>https://journals.plos.org/plosone/s/data-availability#loc-acceptable-data-access-restrictions</w:t>
        </w:r>
      </w:hyperlink>
      <w:r w:rsidR="00F41BFD">
        <w:t xml:space="preserve">. We describe </w:t>
      </w:r>
      <w:r w:rsidR="00531B2C">
        <w:t xml:space="preserve">the method to </w:t>
      </w:r>
      <w:r w:rsidR="005B513B">
        <w:t xml:space="preserve">request and </w:t>
      </w:r>
      <w:r w:rsidR="00531B2C">
        <w:t>access the data</w:t>
      </w:r>
      <w:r w:rsidR="00F41BFD">
        <w:t xml:space="preserve"> in a document in the Kaggle </w:t>
      </w:r>
      <w:r w:rsidR="00466C3F">
        <w:t>data repository (/data/hourly_ridership/readme.md)</w:t>
      </w:r>
      <w:r w:rsidR="007A2840">
        <w:t xml:space="preserve"> and the data availability statement</w:t>
      </w:r>
      <w:r w:rsidR="00C40453">
        <w:t>: w</w:t>
      </w:r>
      <w:r w:rsidR="00C40453" w:rsidRPr="00C40453">
        <w:t>e requested the hour</w:t>
      </w:r>
      <w:r w:rsidR="00C40453">
        <w:t>ly ridership by submitting the </w:t>
      </w:r>
      <w:r w:rsidR="00C40453" w:rsidRPr="00C40453">
        <w:t>Transit COVID-19 data request form</w:t>
      </w:r>
      <w:r w:rsidR="00C40453">
        <w:t xml:space="preserve"> (</w:t>
      </w:r>
      <w:hyperlink r:id="rId11" w:history="1">
        <w:r w:rsidR="00C40453" w:rsidRPr="00376EF3">
          <w:rPr>
            <w:rStyle w:val="Hyperlink"/>
          </w:rPr>
          <w:t>https://docs.google.com/forms/d/e/1FAIpQLSf2s1qO1_xNJbxbDwopODgdgl1kR1BBho61AEiC4Yo1e5u6hg/viewform</w:t>
        </w:r>
      </w:hyperlink>
      <w:r w:rsidR="00C40453" w:rsidRPr="00C40453">
        <w:t>).</w:t>
      </w:r>
      <w:r w:rsidR="00C40453">
        <w:t xml:space="preserve"> Other researchers</w:t>
      </w:r>
      <w:r w:rsidR="00C40453" w:rsidRPr="00C40453">
        <w:t> should fill in the form and </w:t>
      </w:r>
      <w:r w:rsidR="0040557B">
        <w:t>submit the application to the</w:t>
      </w:r>
      <w:r w:rsidR="0040557B" w:rsidRPr="00C40453">
        <w:t xml:space="preserve"> </w:t>
      </w:r>
      <w:r w:rsidR="004F67FC">
        <w:t>Transit app</w:t>
      </w:r>
      <w:r w:rsidR="00C40453" w:rsidRPr="00C40453">
        <w:t>.</w:t>
      </w:r>
      <w:r w:rsidR="00B658D7">
        <w:t xml:space="preserve"> </w:t>
      </w:r>
      <w:r w:rsidR="004E3700">
        <w:t xml:space="preserve">We </w:t>
      </w:r>
      <w:r w:rsidR="00F41BFD">
        <w:t xml:space="preserve">also </w:t>
      </w:r>
      <w:r w:rsidR="004E3700">
        <w:t>confirmed this in the online submission form.</w:t>
      </w:r>
    </w:p>
    <w:p w:rsidR="00E54975" w:rsidRPr="005B6E7F" w:rsidRDefault="00E54975" w:rsidP="00716903">
      <w:pPr>
        <w:spacing w:before="120" w:after="120"/>
      </w:pPr>
    </w:p>
    <w:p w:rsidR="00CE39F5" w:rsidRPr="005B6E7F" w:rsidRDefault="00CE39F5" w:rsidP="00716903">
      <w:pPr>
        <w:pStyle w:val="Heading2"/>
        <w:spacing w:before="120" w:after="120"/>
      </w:pPr>
      <w:r w:rsidRPr="005B6E7F">
        <w:t>We note that you have stated that you will provide repository information for your data at acceptance. Should your manuscript be accepted for publication, we will hold it until you provide the relevant accession numbers or DOIs necessary to access your data. If you wish to make changes to your Data Availability statement, please describe these changes in your cover letter and we will update your Data Availability statement to reflect the information you provide.</w:t>
      </w:r>
    </w:p>
    <w:p w:rsidR="00692609" w:rsidRDefault="00297931" w:rsidP="002B2E81">
      <w:r w:rsidRPr="004E3700">
        <w:rPr>
          <w:b/>
        </w:rPr>
        <w:t>Response</w:t>
      </w:r>
      <w:r w:rsidR="004516CC">
        <w:rPr>
          <w:b/>
        </w:rPr>
        <w:t>:</w:t>
      </w:r>
      <w:r w:rsidR="004E3700">
        <w:t xml:space="preserve"> </w:t>
      </w:r>
      <w:r w:rsidR="00792B94">
        <w:t xml:space="preserve">We shared </w:t>
      </w:r>
      <w:r w:rsidR="00A20397">
        <w:t xml:space="preserve">the necessary </w:t>
      </w:r>
      <w:r w:rsidR="00792B94">
        <w:t xml:space="preserve">data at: </w:t>
      </w:r>
      <w:hyperlink r:id="rId12" w:history="1">
        <w:r w:rsidR="00792B94" w:rsidRPr="007B7455">
          <w:rPr>
            <w:rStyle w:val="Hyperlink"/>
          </w:rPr>
          <w:t>https://www.kaggle.com/liuluyu/covid19-transit-demand-impact</w:t>
        </w:r>
      </w:hyperlink>
      <w:r w:rsidR="00792B94">
        <w:t>: 1) all open raw data that can be distributed, 2) the instructions to get access to the third-party raw data that we cannot distribute and upload in the repository, 3) all values behind the means, standard deviations and other measures reported, the values used to build graphs, 4) the points extracted from images for analyses, and 5) the codes to replicate the results.</w:t>
      </w:r>
      <w:r w:rsidR="00792B94" w:rsidRPr="007B7455">
        <w:t xml:space="preserve"> </w:t>
      </w:r>
      <w:r w:rsidR="00792B94">
        <w:t>Please also find this statement in the cover letter.</w:t>
      </w:r>
    </w:p>
    <w:p w:rsidR="00297931" w:rsidRPr="0008482F" w:rsidRDefault="00297931" w:rsidP="00716903">
      <w:pPr>
        <w:pStyle w:val="NormalWeb"/>
        <w:spacing w:before="120" w:beforeAutospacing="0" w:after="120" w:afterAutospacing="0"/>
      </w:pPr>
    </w:p>
    <w:p w:rsidR="00CE39F5" w:rsidRPr="0008482F" w:rsidRDefault="00CE39F5" w:rsidP="00716903">
      <w:pPr>
        <w:pStyle w:val="Heading2"/>
        <w:spacing w:before="120" w:after="120"/>
      </w:pPr>
      <w:r w:rsidRPr="0008482F">
        <w:lastRenderedPageBreak/>
        <w:t>Thank you for stating the following in the Financial Disclosure section:</w:t>
      </w:r>
    </w:p>
    <w:p w:rsidR="00CE39F5" w:rsidRPr="0008482F" w:rsidRDefault="00CE39F5" w:rsidP="00716903">
      <w:pPr>
        <w:pStyle w:val="NormalWeb"/>
        <w:spacing w:before="120" w:beforeAutospacing="0" w:after="120" w:afterAutospacing="0"/>
      </w:pPr>
      <w:r w:rsidRPr="0008482F">
        <w:t>"The author(s) received no specific funding for this work."</w:t>
      </w:r>
    </w:p>
    <w:p w:rsidR="00CE39F5" w:rsidRPr="0008482F" w:rsidRDefault="00CE39F5" w:rsidP="00716903">
      <w:pPr>
        <w:pStyle w:val="NormalWeb"/>
        <w:spacing w:before="120" w:beforeAutospacing="0" w:after="120" w:afterAutospacing="0"/>
      </w:pPr>
      <w:r w:rsidRPr="0008482F">
        <w:t>We note that one or more of the authors are employed by a commercial company: "Transit App Inc.,"</w:t>
      </w:r>
    </w:p>
    <w:p w:rsidR="00CE39F5" w:rsidRPr="0008482F" w:rsidRDefault="00CE39F5" w:rsidP="00716903">
      <w:pPr>
        <w:pStyle w:val="NormalWeb"/>
        <w:spacing w:before="120" w:beforeAutospacing="0" w:after="120" w:afterAutospacing="0"/>
      </w:pPr>
      <w:r w:rsidRPr="0008482F">
        <w:t>a) Please provide an amended Funding Statement declaring this commercial affiliation, as well as a statement regarding the Role of Funders in your study. If the funding organization did not play a role in the study design, data collection and analysis, decision to publish, or preparation of the manuscript and only provided financial support in the form of authors' salaries and/or research materials, please review your statements relating to the author contributions, and ensure you have specifically and accurately indicated the role(s) that these authors had in your study. You can update author roles in the Author Contributions section of the online submission form.</w:t>
      </w:r>
    </w:p>
    <w:p w:rsidR="00CE39F5" w:rsidRPr="0008482F" w:rsidRDefault="00CE39F5" w:rsidP="00716903">
      <w:pPr>
        <w:pStyle w:val="NormalWeb"/>
        <w:spacing w:before="120" w:beforeAutospacing="0" w:after="120" w:afterAutospacing="0"/>
      </w:pPr>
      <w:r w:rsidRPr="0008482F">
        <w:t>Please also include the following statement within your amended Funding Statement.</w:t>
      </w:r>
    </w:p>
    <w:p w:rsidR="00CE39F5" w:rsidRPr="0008482F" w:rsidRDefault="00CE39F5" w:rsidP="00716903">
      <w:pPr>
        <w:pStyle w:val="NormalWeb"/>
        <w:spacing w:before="120" w:beforeAutospacing="0" w:after="120" w:afterAutospacing="0"/>
      </w:pPr>
      <w:r w:rsidRPr="0008482F">
        <w:t>“The funder provided support in the form of salaries for authors [insert relevant initials], but did not have any additional role in the study design, data collection and analysis, decision to publish, or preparation of the manuscript. The specific roles of these authors are articulated in the ‘author contributions’ section.”</w:t>
      </w:r>
    </w:p>
    <w:p w:rsidR="00CE39F5" w:rsidRPr="0008482F" w:rsidRDefault="00CE39F5" w:rsidP="00716903">
      <w:pPr>
        <w:pStyle w:val="NormalWeb"/>
        <w:spacing w:before="120" w:beforeAutospacing="0" w:after="120" w:afterAutospacing="0"/>
      </w:pPr>
      <w:r w:rsidRPr="0008482F">
        <w:t>If your commercial affiliation did play a role in your study, please state and explain this role within your updated Funding Statement.</w:t>
      </w:r>
    </w:p>
    <w:p w:rsidR="00CE39F5" w:rsidRDefault="00BA579A" w:rsidP="00716903">
      <w:pPr>
        <w:pStyle w:val="NormalWeb"/>
        <w:spacing w:before="120" w:beforeAutospacing="0" w:after="120" w:afterAutospacing="0"/>
      </w:pPr>
      <w:r w:rsidRPr="00BA579A">
        <w:rPr>
          <w:b/>
        </w:rPr>
        <w:t>Response</w:t>
      </w:r>
      <w:r>
        <w:t xml:space="preserve">: </w:t>
      </w:r>
      <w:r w:rsidR="00BC5CED">
        <w:t xml:space="preserve">Thanks for the recommendation. </w:t>
      </w:r>
      <w:r>
        <w:t>We added the suggested statement to the amended funding statement and the cover letter.</w:t>
      </w:r>
      <w:r w:rsidR="007E43B0">
        <w:t xml:space="preserve"> We confirm that the commercial affiliation of the third author </w:t>
      </w:r>
      <w:r w:rsidR="007D2E40">
        <w:t xml:space="preserve">(Transit app Inc.) </w:t>
      </w:r>
      <w:r w:rsidR="007E43B0">
        <w:t xml:space="preserve">did not play a role in our study and there has been no significant financial support for this work that could have influence its outcome. </w:t>
      </w:r>
    </w:p>
    <w:p w:rsidR="00BA579A" w:rsidRDefault="00BA579A" w:rsidP="00716903">
      <w:pPr>
        <w:pStyle w:val="NormalWeb"/>
        <w:spacing w:before="120" w:beforeAutospacing="0" w:after="120" w:afterAutospacing="0"/>
      </w:pPr>
    </w:p>
    <w:p w:rsidR="00BA579A" w:rsidRPr="0008482F" w:rsidRDefault="00BA579A" w:rsidP="00716903">
      <w:pPr>
        <w:pStyle w:val="NormalWeb"/>
        <w:spacing w:before="120" w:beforeAutospacing="0" w:after="120" w:afterAutospacing="0"/>
      </w:pPr>
    </w:p>
    <w:p w:rsidR="00CE39F5" w:rsidRPr="0008482F" w:rsidRDefault="00CE39F5" w:rsidP="00716903">
      <w:pPr>
        <w:pStyle w:val="NormalWeb"/>
        <w:spacing w:before="120" w:beforeAutospacing="0" w:after="120" w:afterAutospacing="0"/>
      </w:pPr>
      <w:r w:rsidRPr="0008482F">
        <w:t>b)  Please also provide an updated Competing Interests Statement declaring this commercial affiliation along with any other relevant declarations relating to employment, consultancy, patents, products in development, or marketed products, etc. </w:t>
      </w:r>
    </w:p>
    <w:p w:rsidR="00CE39F5" w:rsidRDefault="00CE39F5" w:rsidP="00716903">
      <w:pPr>
        <w:pStyle w:val="NormalWeb"/>
        <w:spacing w:before="120" w:beforeAutospacing="0" w:after="120" w:afterAutospacing="0"/>
      </w:pPr>
      <w:r w:rsidRPr="0008482F">
        <w:t>Within your Competing Interests Statement, please confirm that this commercial affiliation does not alter your adherence to all PLOS ONE policies on sharing data and materials by including the following statement: "This d</w:t>
      </w:r>
      <w:r w:rsidR="005A4B64">
        <w:t>oes not alter our adherence to </w:t>
      </w:r>
      <w:r w:rsidRPr="0008482F">
        <w:t xml:space="preserve">PLOS ONE policies on sharing data and materials.” (as detailed online in our guide for authors </w:t>
      </w:r>
      <w:hyperlink r:id="rId13" w:history="1">
        <w:r w:rsidRPr="0008482F">
          <w:rPr>
            <w:rStyle w:val="Hyperlink"/>
          </w:rPr>
          <w:t>http://journals.plos.org/plosone/s/competing-interests</w:t>
        </w:r>
      </w:hyperlink>
      <w:r w:rsidRPr="0008482F">
        <w:t>) . If this adherence</w:t>
      </w:r>
      <w:r w:rsidR="005A4B64">
        <w:t xml:space="preserve"> statement is not accurate and </w:t>
      </w:r>
      <w:r w:rsidRPr="0008482F">
        <w:t>there are restrictions on sharing of data and/or materials, please state these. Please note that we cannot proceed with consideration of your article until this information has been declared.</w:t>
      </w:r>
    </w:p>
    <w:p w:rsidR="003E2BEB" w:rsidRDefault="003967F6" w:rsidP="00716903">
      <w:pPr>
        <w:pStyle w:val="NormalWeb"/>
        <w:spacing w:before="120" w:beforeAutospacing="0" w:after="120" w:afterAutospacing="0"/>
      </w:pPr>
      <w:r w:rsidRPr="003967F6">
        <w:rPr>
          <w:b/>
        </w:rPr>
        <w:t>Response</w:t>
      </w:r>
      <w:r>
        <w:t xml:space="preserve">: We added the suggested statement to the amended Competing Interests Statement. And we confirm that </w:t>
      </w:r>
      <w:r w:rsidR="00BC3004">
        <w:t xml:space="preserve">this commercial affiliation does not alter our adherence to all PLOS ONE policies on sharing data and materials. </w:t>
      </w:r>
    </w:p>
    <w:p w:rsidR="003967F6" w:rsidRPr="0008482F" w:rsidRDefault="003967F6" w:rsidP="00716903">
      <w:pPr>
        <w:pStyle w:val="NormalWeb"/>
        <w:spacing w:before="120" w:beforeAutospacing="0" w:after="120" w:afterAutospacing="0"/>
      </w:pPr>
    </w:p>
    <w:p w:rsidR="00CE39F5" w:rsidRDefault="00CE39F5" w:rsidP="00716903">
      <w:pPr>
        <w:pStyle w:val="NormalWeb"/>
        <w:spacing w:before="120" w:beforeAutospacing="0" w:after="120" w:afterAutospacing="0"/>
      </w:pPr>
      <w:r w:rsidRPr="0008482F">
        <w:lastRenderedPageBreak/>
        <w:t>Please include both an updated Funding Statement and Competing Interests Statement in your cover letter. We will change the online submission form on your behalf.</w:t>
      </w:r>
    </w:p>
    <w:p w:rsidR="003E2BEB" w:rsidRDefault="003E2BEB" w:rsidP="00716903">
      <w:pPr>
        <w:pStyle w:val="NormalWeb"/>
        <w:spacing w:before="120" w:beforeAutospacing="0" w:after="120" w:afterAutospacing="0"/>
      </w:pPr>
      <w:r w:rsidRPr="00764031">
        <w:rPr>
          <w:b/>
        </w:rPr>
        <w:t>Response</w:t>
      </w:r>
      <w:r>
        <w:t>: we added both documents in the cover letter. We thank the editor again for the effort.</w:t>
      </w:r>
    </w:p>
    <w:p w:rsidR="00764031" w:rsidRPr="0008482F" w:rsidRDefault="00764031" w:rsidP="00716903">
      <w:pPr>
        <w:pStyle w:val="NormalWeb"/>
        <w:spacing w:before="120" w:beforeAutospacing="0" w:after="120" w:afterAutospacing="0"/>
      </w:pPr>
    </w:p>
    <w:p w:rsidR="00CE39F5" w:rsidRPr="0008482F" w:rsidRDefault="00CE39F5" w:rsidP="00716903">
      <w:pPr>
        <w:pStyle w:val="NormalWeb"/>
        <w:spacing w:before="120" w:beforeAutospacing="0" w:after="120" w:afterAutospacing="0"/>
      </w:pPr>
      <w:r w:rsidRPr="0008482F">
        <w:t xml:space="preserve">Please know it is PLOS ONE policy for corresponding authors to declare, on behalf of all authors, all potential competing interests for the purposes of transparency. PLOS defines a competing interest as anything that interferes with, or could reasonably be perceived as interfering with, the full and objective presentation, peer review, editorial decision-making, or publication of research or non-research articles submitted to one of the journals. Competing interests can be financial or non-financial, professional, or personal. Competing interests can arise in relationship to an organization or another person. Please follow this link to our website for more details on competing interests: </w:t>
      </w:r>
      <w:hyperlink r:id="rId14" w:history="1">
        <w:r w:rsidRPr="0008482F">
          <w:rPr>
            <w:rStyle w:val="Hyperlink"/>
          </w:rPr>
          <w:t>http://journals.plos.org/plosone/s/competing-interests</w:t>
        </w:r>
      </w:hyperlink>
    </w:p>
    <w:p w:rsidR="002A29B1" w:rsidRPr="0008482F" w:rsidRDefault="002A29B1" w:rsidP="00716903">
      <w:pPr>
        <w:pStyle w:val="NormalWeb"/>
        <w:spacing w:before="120" w:beforeAutospacing="0" w:after="120" w:afterAutospacing="0"/>
      </w:pPr>
    </w:p>
    <w:p w:rsidR="00CE39F5" w:rsidRPr="0008482F" w:rsidRDefault="00CE39F5" w:rsidP="00716903">
      <w:pPr>
        <w:pStyle w:val="Heading2"/>
        <w:spacing w:before="120" w:after="120"/>
      </w:pPr>
      <w:r w:rsidRPr="0008482F">
        <w:t>Please amend either the title on the online submission form (via Edit Submission) or the title in the manuscript so that they are identical.</w:t>
      </w:r>
    </w:p>
    <w:p w:rsidR="00CE39F5" w:rsidRDefault="00F80EC2" w:rsidP="00716903">
      <w:pPr>
        <w:pStyle w:val="NormalWeb"/>
        <w:spacing w:before="120" w:beforeAutospacing="0" w:after="120" w:afterAutospacing="0"/>
      </w:pPr>
      <w:r w:rsidRPr="00D71FFB">
        <w:rPr>
          <w:b/>
        </w:rPr>
        <w:t>Response</w:t>
      </w:r>
      <w:r>
        <w:t>: we made sure all the titles in the paper and the submission form are the identical.</w:t>
      </w:r>
    </w:p>
    <w:p w:rsidR="003939FF" w:rsidRPr="0008482F" w:rsidRDefault="003939FF" w:rsidP="00716903">
      <w:pPr>
        <w:pStyle w:val="NormalWeb"/>
        <w:spacing w:before="120" w:beforeAutospacing="0" w:after="120" w:afterAutospacing="0"/>
      </w:pPr>
    </w:p>
    <w:p w:rsidR="00CE39F5" w:rsidRDefault="00CE39F5" w:rsidP="00716903">
      <w:pPr>
        <w:pStyle w:val="Heading2"/>
        <w:spacing w:before="120" w:after="120"/>
      </w:pPr>
      <w:r w:rsidRPr="0008482F">
        <w:t>Please remove your figures from within your manuscript file, leaving only the individual TIFF/EPS image files, uploaded separately.  These will be automatically included in the reviewers’ PDF.</w:t>
      </w:r>
    </w:p>
    <w:p w:rsidR="00003C06" w:rsidRPr="00003C06" w:rsidRDefault="00003C06" w:rsidP="00003C06">
      <w:r w:rsidRPr="0032290F">
        <w:rPr>
          <w:b/>
        </w:rPr>
        <w:t>Response</w:t>
      </w:r>
      <w:r>
        <w:t>: We apologize for the inconvenience. We removed all figures in the manuscript.</w:t>
      </w:r>
    </w:p>
    <w:p w:rsidR="00CE39F5" w:rsidRPr="0008482F" w:rsidRDefault="00CE39F5" w:rsidP="00716903">
      <w:pPr>
        <w:pStyle w:val="NormalWeb"/>
        <w:spacing w:before="120" w:beforeAutospacing="0" w:after="120" w:afterAutospacing="0"/>
      </w:pPr>
      <w:r w:rsidRPr="0008482F">
        <w:t> </w:t>
      </w:r>
    </w:p>
    <w:p w:rsidR="00CE39F5" w:rsidRPr="0008482F" w:rsidRDefault="00CE39F5" w:rsidP="00716903">
      <w:pPr>
        <w:pStyle w:val="Heading2"/>
        <w:spacing w:before="120" w:after="120"/>
      </w:pPr>
      <w:r w:rsidRPr="0008482F">
        <w:t>Please ensure that you refer to Figure 4 in your text as, if accepted, production will need this reference to link the reader to the figure</w:t>
      </w:r>
    </w:p>
    <w:p w:rsidR="00CE39F5" w:rsidRDefault="009B0FA0" w:rsidP="00716903">
      <w:pPr>
        <w:pStyle w:val="NormalWeb"/>
        <w:spacing w:before="120" w:beforeAutospacing="0" w:after="120" w:afterAutospacing="0"/>
      </w:pPr>
      <w:r w:rsidRPr="00750AF7">
        <w:rPr>
          <w:b/>
        </w:rPr>
        <w:t>Response</w:t>
      </w:r>
      <w:r>
        <w:t>: We fixed the reference. The graph, which is Fig 6 righ</w:t>
      </w:r>
      <w:r w:rsidR="005F0E0A">
        <w:t>t now, is referred in section “Results –</w:t>
      </w:r>
      <w:r w:rsidR="008325B6">
        <w:t xml:space="preserve"> D</w:t>
      </w:r>
      <w:r w:rsidR="005F0E0A">
        <w:t>ecay rate”</w:t>
      </w:r>
      <w:r>
        <w:t xml:space="preserve"> in current draft.</w:t>
      </w:r>
    </w:p>
    <w:p w:rsidR="004516CC" w:rsidRPr="0008482F" w:rsidRDefault="004516CC" w:rsidP="00716903">
      <w:pPr>
        <w:pStyle w:val="NormalWeb"/>
        <w:spacing w:before="120" w:beforeAutospacing="0" w:after="120" w:afterAutospacing="0"/>
      </w:pPr>
    </w:p>
    <w:p w:rsidR="00CE39F5" w:rsidRPr="0008482F" w:rsidRDefault="00CE39F5" w:rsidP="00716903">
      <w:pPr>
        <w:pStyle w:val="Heading2"/>
        <w:spacing w:before="120" w:after="120"/>
      </w:pPr>
      <w:r w:rsidRPr="0008482F">
        <w:t>We note you have included a table to which you do not refer in the text of your manuscript. Please ensure that you refer to Table 1 in your text; if accepted, production will need this reference to link the reader to the Table.</w:t>
      </w:r>
    </w:p>
    <w:p w:rsidR="0002445E" w:rsidRPr="0008482F" w:rsidRDefault="00E779B8" w:rsidP="00716903">
      <w:pPr>
        <w:spacing w:before="120" w:after="120"/>
      </w:pPr>
      <w:r w:rsidRPr="00E779B8">
        <w:rPr>
          <w:b/>
        </w:rPr>
        <w:t>Response</w:t>
      </w:r>
      <w:r>
        <w:t xml:space="preserve">: We fixed the reference. The table is referred in section </w:t>
      </w:r>
      <w:r w:rsidR="0056499F">
        <w:t>“Results – Base values”</w:t>
      </w:r>
      <w:r>
        <w:t xml:space="preserve">, </w:t>
      </w:r>
      <w:r w:rsidR="0056499F">
        <w:t>“Results – Base values – African American and Female”</w:t>
      </w:r>
      <w:r>
        <w:t xml:space="preserve">, and </w:t>
      </w:r>
      <w:r w:rsidR="0056499F">
        <w:t>“Results – Base values - Awareness”</w:t>
      </w:r>
      <w:r w:rsidR="00894931">
        <w:t>.</w:t>
      </w:r>
      <w:r w:rsidR="00CE39F5" w:rsidRPr="0008482F">
        <w:br/>
      </w:r>
    </w:p>
    <w:p w:rsidR="00CE39F5" w:rsidRPr="0008482F" w:rsidRDefault="00CE39F5" w:rsidP="00716903">
      <w:pPr>
        <w:spacing w:before="120" w:after="120"/>
      </w:pPr>
    </w:p>
    <w:p w:rsidR="00CE39F5" w:rsidRPr="0008482F" w:rsidRDefault="00CE39F5" w:rsidP="00716903">
      <w:pPr>
        <w:pStyle w:val="NormalWeb"/>
        <w:spacing w:before="120" w:beforeAutospacing="0" w:after="120" w:afterAutospacing="0"/>
      </w:pPr>
      <w:r w:rsidRPr="0008482F">
        <w:rPr>
          <w:b/>
          <w:bCs/>
          <w:color w:val="000000"/>
        </w:rPr>
        <w:t>Comments to the Author</w:t>
      </w:r>
      <w:r w:rsidRPr="0008482F">
        <w:rPr>
          <w:color w:val="000000"/>
        </w:rPr>
        <w:br/>
      </w:r>
      <w:r w:rsidRPr="0008482F">
        <w:rPr>
          <w:color w:val="000000"/>
        </w:rPr>
        <w:br/>
        <w:t>1. Is the manuscript technically sound, and do the data support the conclusions?</w:t>
      </w:r>
      <w:r w:rsidRPr="0008482F">
        <w:rPr>
          <w:color w:val="000000"/>
        </w:rPr>
        <w:br/>
      </w:r>
      <w:r w:rsidRPr="0008482F">
        <w:rPr>
          <w:color w:val="000000"/>
        </w:rPr>
        <w:br/>
      </w:r>
      <w:r w:rsidRPr="0008482F">
        <w:rPr>
          <w:color w:val="000000"/>
        </w:rPr>
        <w:lastRenderedPageBreak/>
        <w:t xml:space="preserve">The manuscript must describe a technically sound piece of scientific research with data that supports the conclusions. Experiments must have been conducted rigorously, with appropriate controls, replication, and sample sizes. The conclusions must be drawn appropriately based on the data presented. </w:t>
      </w:r>
    </w:p>
    <w:p w:rsidR="00CE39F5" w:rsidRPr="0008482F" w:rsidRDefault="00CE39F5" w:rsidP="00716903">
      <w:pPr>
        <w:pStyle w:val="NormalWeb"/>
        <w:spacing w:before="120" w:beforeAutospacing="0" w:after="120" w:afterAutospacing="0"/>
      </w:pPr>
      <w:r w:rsidRPr="0008482F">
        <w:t>Reviewer #1: Yes</w:t>
      </w:r>
    </w:p>
    <w:p w:rsidR="00CE39F5" w:rsidRPr="0008482F" w:rsidRDefault="00CE39F5" w:rsidP="00716903">
      <w:pPr>
        <w:pStyle w:val="NormalWeb"/>
        <w:spacing w:before="120" w:beforeAutospacing="0" w:after="120" w:afterAutospacing="0"/>
      </w:pPr>
      <w:r w:rsidRPr="0008482F">
        <w:t>Reviewer #2: Yes</w:t>
      </w:r>
    </w:p>
    <w:p w:rsidR="00CE39F5" w:rsidRPr="0008482F" w:rsidRDefault="00CE39F5" w:rsidP="000D37EC">
      <w:pPr>
        <w:spacing w:before="120" w:after="120"/>
        <w:rPr>
          <w:rFonts w:eastAsia="Times New Roman"/>
        </w:rPr>
      </w:pPr>
    </w:p>
    <w:p w:rsidR="00CE39F5" w:rsidRPr="0008482F" w:rsidRDefault="00CE39F5" w:rsidP="00716903">
      <w:pPr>
        <w:pStyle w:val="NormalWeb"/>
        <w:spacing w:before="120" w:beforeAutospacing="0" w:after="120" w:afterAutospacing="0"/>
      </w:pPr>
      <w:r w:rsidRPr="0008482F">
        <w:t> </w:t>
      </w:r>
    </w:p>
    <w:p w:rsidR="00CE39F5" w:rsidRPr="0008482F" w:rsidRDefault="00CE39F5" w:rsidP="00716903">
      <w:pPr>
        <w:pStyle w:val="NormalWeb"/>
        <w:spacing w:before="120" w:beforeAutospacing="0" w:after="120" w:afterAutospacing="0"/>
      </w:pPr>
      <w:r w:rsidRPr="0008482F">
        <w:rPr>
          <w:color w:val="000000"/>
        </w:rPr>
        <w:t xml:space="preserve">2. Has the statistical analysis been performed appropriately and rigorously? </w:t>
      </w:r>
    </w:p>
    <w:p w:rsidR="00CE39F5" w:rsidRPr="0008482F" w:rsidRDefault="00CE39F5" w:rsidP="00716903">
      <w:pPr>
        <w:pStyle w:val="NormalWeb"/>
        <w:spacing w:before="120" w:beforeAutospacing="0" w:after="120" w:afterAutospacing="0"/>
      </w:pPr>
      <w:r w:rsidRPr="0008482F">
        <w:t>Reviewer #1: No</w:t>
      </w:r>
    </w:p>
    <w:p w:rsidR="00CE39F5" w:rsidRPr="0008482F" w:rsidRDefault="00CE39F5" w:rsidP="00716903">
      <w:pPr>
        <w:pStyle w:val="NormalWeb"/>
        <w:spacing w:before="120" w:beforeAutospacing="0" w:after="120" w:afterAutospacing="0"/>
      </w:pPr>
      <w:r w:rsidRPr="0008482F">
        <w:t>Reviewer #2: Yes</w:t>
      </w:r>
    </w:p>
    <w:p w:rsidR="00CE39F5" w:rsidRPr="0008482F" w:rsidRDefault="000D37EC" w:rsidP="000D37EC">
      <w:pPr>
        <w:spacing w:before="120" w:after="120"/>
        <w:rPr>
          <w:rFonts w:eastAsia="Times New Roman"/>
        </w:rPr>
      </w:pPr>
      <w:r w:rsidRPr="00B834B8">
        <w:rPr>
          <w:rFonts w:eastAsia="Times New Roman"/>
          <w:b/>
        </w:rPr>
        <w:t>Response</w:t>
      </w:r>
      <w:r>
        <w:rPr>
          <w:rFonts w:eastAsia="Times New Roman"/>
        </w:rPr>
        <w:t xml:space="preserve">: </w:t>
      </w:r>
      <w:r w:rsidR="00B834B8">
        <w:rPr>
          <w:rFonts w:eastAsia="Times New Roman"/>
        </w:rPr>
        <w:t xml:space="preserve">we answered reviewer #1’s </w:t>
      </w:r>
      <w:r w:rsidR="00B834B8" w:rsidRPr="0077201D">
        <w:rPr>
          <w:rFonts w:eastAsia="Times New Roman"/>
          <w:u w:val="single"/>
        </w:rPr>
        <w:t>question 1 and 3</w:t>
      </w:r>
      <w:r w:rsidR="00B834B8">
        <w:rPr>
          <w:rFonts w:eastAsia="Times New Roman"/>
        </w:rPr>
        <w:t xml:space="preserve"> and added corresponding explanations in the main text. </w:t>
      </w:r>
    </w:p>
    <w:p w:rsidR="00CE39F5" w:rsidRPr="0008482F" w:rsidRDefault="00CE39F5" w:rsidP="00716903">
      <w:pPr>
        <w:pStyle w:val="NormalWeb"/>
        <w:spacing w:before="120" w:beforeAutospacing="0" w:after="120" w:afterAutospacing="0"/>
      </w:pPr>
      <w:r w:rsidRPr="0008482F">
        <w:t> </w:t>
      </w:r>
    </w:p>
    <w:p w:rsidR="00CE39F5" w:rsidRPr="0008482F" w:rsidRDefault="00CE39F5" w:rsidP="00716903">
      <w:pPr>
        <w:pStyle w:val="NormalWeb"/>
        <w:spacing w:before="120" w:beforeAutospacing="0" w:after="120" w:afterAutospacing="0"/>
      </w:pPr>
      <w:r w:rsidRPr="0008482F">
        <w:rPr>
          <w:color w:val="000000"/>
        </w:rPr>
        <w:t>3. Have the authors made all data underlying the findings in their manuscript fully available?</w:t>
      </w:r>
      <w:r w:rsidRPr="0008482F">
        <w:rPr>
          <w:color w:val="000000"/>
        </w:rPr>
        <w:br/>
      </w:r>
      <w:r w:rsidRPr="0008482F">
        <w:rPr>
          <w:color w:val="000000"/>
        </w:rPr>
        <w:br/>
        <w:t xml:space="preserve">The </w:t>
      </w:r>
      <w:hyperlink r:id="rId15" w:history="1">
        <w:r w:rsidRPr="0008482F">
          <w:rPr>
            <w:rStyle w:val="Hyperlink"/>
          </w:rPr>
          <w:t>PLOS Data policy</w:t>
        </w:r>
      </w:hyperlink>
      <w:r w:rsidRPr="0008482F">
        <w:rPr>
          <w:color w:val="000000"/>
        </w:rPr>
        <w:t xml:space="preserve"> requires authors to make all data underlying the findings described in their manuscript fully available without restriction, with rare exception (please refer to the Data Availability Statement in the manuscript PDF file). The data should be provided as part of the manuscript or its supporting information, or deposited to a public repository. For example, in addition to summary statistics, the data points behind means, medians and variance measures should be available. If there are restrictions on publicly sharing data—e.g. participant privacy or use of data from a third party—those must be specified.</w:t>
      </w:r>
    </w:p>
    <w:p w:rsidR="00CE39F5" w:rsidRPr="0008482F" w:rsidRDefault="00CE39F5" w:rsidP="00716903">
      <w:pPr>
        <w:pStyle w:val="NormalWeb"/>
        <w:spacing w:before="120" w:beforeAutospacing="0" w:after="120" w:afterAutospacing="0"/>
      </w:pPr>
    </w:p>
    <w:p w:rsidR="00CE39F5" w:rsidRPr="0008482F" w:rsidRDefault="00CE39F5" w:rsidP="00716903">
      <w:pPr>
        <w:pStyle w:val="NormalWeb"/>
        <w:spacing w:before="120" w:beforeAutospacing="0" w:after="120" w:afterAutospacing="0"/>
      </w:pPr>
      <w:r w:rsidRPr="0008482F">
        <w:t>Reviewer #1: No</w:t>
      </w:r>
    </w:p>
    <w:p w:rsidR="00CE39F5" w:rsidRPr="0008482F" w:rsidRDefault="00CE39F5" w:rsidP="00716903">
      <w:pPr>
        <w:pStyle w:val="NormalWeb"/>
        <w:spacing w:before="120" w:beforeAutospacing="0" w:after="120" w:afterAutospacing="0"/>
      </w:pPr>
      <w:r w:rsidRPr="0008482F">
        <w:t>Reviewer #2: Yes</w:t>
      </w:r>
    </w:p>
    <w:p w:rsidR="00CE39F5" w:rsidRPr="0008482F" w:rsidRDefault="00A92443" w:rsidP="00A92443">
      <w:pPr>
        <w:spacing w:before="120" w:after="120"/>
        <w:rPr>
          <w:rFonts w:eastAsia="Times New Roman"/>
        </w:rPr>
      </w:pPr>
      <w:r w:rsidRPr="00DB4255">
        <w:rPr>
          <w:rFonts w:eastAsia="Times New Roman"/>
          <w:b/>
        </w:rPr>
        <w:t>Response</w:t>
      </w:r>
      <w:r>
        <w:rPr>
          <w:rFonts w:eastAsia="Times New Roman"/>
        </w:rPr>
        <w:t>: we updated the data accessibility statement and uploaded all data in an open repository</w:t>
      </w:r>
      <w:r w:rsidR="00DB4255">
        <w:rPr>
          <w:rFonts w:eastAsia="Times New Roman"/>
        </w:rPr>
        <w:t xml:space="preserve"> and shared the link and instruction to request the third-party data</w:t>
      </w:r>
      <w:r>
        <w:rPr>
          <w:rFonts w:eastAsia="Times New Roman"/>
        </w:rPr>
        <w:t xml:space="preserve">. Please find our response to the </w:t>
      </w:r>
      <w:r w:rsidRPr="009F4B69">
        <w:rPr>
          <w:rFonts w:eastAsia="Times New Roman"/>
          <w:u w:val="single"/>
        </w:rPr>
        <w:t>editor’s comment 1.2 and 1.3</w:t>
      </w:r>
      <w:r>
        <w:rPr>
          <w:rFonts w:eastAsia="Times New Roman"/>
        </w:rPr>
        <w:t>.</w:t>
      </w:r>
    </w:p>
    <w:p w:rsidR="00CE39F5" w:rsidRPr="0008482F" w:rsidRDefault="00CE39F5" w:rsidP="00716903">
      <w:pPr>
        <w:pStyle w:val="NormalWeb"/>
        <w:spacing w:before="120" w:beforeAutospacing="0" w:after="120" w:afterAutospacing="0"/>
      </w:pPr>
      <w:r w:rsidRPr="0008482F">
        <w:t> </w:t>
      </w:r>
    </w:p>
    <w:p w:rsidR="00CE39F5" w:rsidRPr="0008482F" w:rsidRDefault="00CE39F5" w:rsidP="00716903">
      <w:pPr>
        <w:pStyle w:val="NormalWeb"/>
        <w:spacing w:before="120" w:beforeAutospacing="0" w:after="120" w:afterAutospacing="0"/>
      </w:pPr>
      <w:r w:rsidRPr="0008482F">
        <w:rPr>
          <w:color w:val="000000"/>
        </w:rPr>
        <w:t>4. Is the manuscript presented in an intelligible fashion and written in standard English?</w:t>
      </w:r>
      <w:r w:rsidRPr="0008482F">
        <w:rPr>
          <w:color w:val="000000"/>
        </w:rPr>
        <w:br/>
      </w:r>
      <w:r w:rsidRPr="0008482F">
        <w:rPr>
          <w:color w:val="000000"/>
        </w:rPr>
        <w:br/>
        <w:t>PLOS ONE does not copyedit accepted manuscripts, so the language in submitted articles must be clear, correct, and unambiguous. Any typographical or grammatical errors should be corrected at revision, so please note any specific errors here.</w:t>
      </w:r>
    </w:p>
    <w:p w:rsidR="00CE39F5" w:rsidRPr="0008482F" w:rsidRDefault="00CE39F5" w:rsidP="00716903">
      <w:pPr>
        <w:pStyle w:val="NormalWeb"/>
        <w:spacing w:before="120" w:beforeAutospacing="0" w:after="120" w:afterAutospacing="0"/>
      </w:pPr>
      <w:r w:rsidRPr="0008482F">
        <w:t>Reviewer #1: Yes</w:t>
      </w:r>
    </w:p>
    <w:p w:rsidR="00CE39F5" w:rsidRPr="0008482F" w:rsidRDefault="00CE39F5" w:rsidP="00716903">
      <w:pPr>
        <w:pStyle w:val="NormalWeb"/>
        <w:spacing w:before="120" w:beforeAutospacing="0" w:after="120" w:afterAutospacing="0"/>
      </w:pPr>
      <w:r w:rsidRPr="0008482F">
        <w:t>Reviewer #2: No</w:t>
      </w:r>
    </w:p>
    <w:p w:rsidR="00CE39F5" w:rsidRPr="0008482F" w:rsidRDefault="00E716A4" w:rsidP="000D37EC">
      <w:pPr>
        <w:spacing w:before="120" w:after="120"/>
        <w:rPr>
          <w:rFonts w:eastAsia="Times New Roman"/>
        </w:rPr>
      </w:pPr>
      <w:r w:rsidRPr="0015159B">
        <w:rPr>
          <w:rFonts w:eastAsia="Times New Roman"/>
          <w:b/>
        </w:rPr>
        <w:lastRenderedPageBreak/>
        <w:t>Response</w:t>
      </w:r>
      <w:r>
        <w:rPr>
          <w:rFonts w:eastAsia="Times New Roman"/>
        </w:rPr>
        <w:t xml:space="preserve">: we </w:t>
      </w:r>
      <w:r w:rsidR="0015159B">
        <w:rPr>
          <w:rFonts w:eastAsia="Times New Roman"/>
        </w:rPr>
        <w:t xml:space="preserve">did a fully proofreading and grammar check on the paper. </w:t>
      </w:r>
      <w:r w:rsidR="00C04DBB">
        <w:rPr>
          <w:rFonts w:eastAsia="Times New Roman"/>
        </w:rPr>
        <w:t xml:space="preserve">We thank the reviewers again for the efforts. </w:t>
      </w:r>
      <w:r w:rsidR="00F81450">
        <w:rPr>
          <w:rFonts w:eastAsia="Times New Roman"/>
        </w:rPr>
        <w:t>Please find our responses to the reviewer 1’s minor comment 4 and reviewer 2’s comment 6.</w:t>
      </w:r>
    </w:p>
    <w:p w:rsidR="00CE39F5" w:rsidRPr="0008482F" w:rsidRDefault="00CE39F5" w:rsidP="00716903">
      <w:pPr>
        <w:pStyle w:val="NormalWeb"/>
        <w:spacing w:before="120" w:beforeAutospacing="0" w:after="120" w:afterAutospacing="0"/>
      </w:pPr>
      <w:r w:rsidRPr="0008482F">
        <w:t> </w:t>
      </w:r>
    </w:p>
    <w:p w:rsidR="009A74F0" w:rsidRPr="009A74F0" w:rsidRDefault="00CE39F5" w:rsidP="009A74F0">
      <w:pPr>
        <w:pStyle w:val="NormalWeb"/>
        <w:spacing w:before="120" w:beforeAutospacing="0" w:after="120" w:afterAutospacing="0"/>
        <w:rPr>
          <w:b/>
        </w:rPr>
      </w:pPr>
      <w:r w:rsidRPr="0008482F">
        <w:rPr>
          <w:color w:val="000000"/>
        </w:rPr>
        <w:t>5.</w:t>
      </w:r>
      <w:r w:rsidR="00E75A65">
        <w:rPr>
          <w:color w:val="000000"/>
        </w:rPr>
        <w:t xml:space="preserve"> Review Comments to the Author</w:t>
      </w:r>
    </w:p>
    <w:p w:rsidR="00750383" w:rsidRDefault="00CE39F5" w:rsidP="00716903">
      <w:pPr>
        <w:pStyle w:val="NormalWeb"/>
        <w:spacing w:before="120" w:beforeAutospacing="0" w:after="120" w:afterAutospacing="0"/>
      </w:pPr>
      <w:r w:rsidRPr="0008482F">
        <w:t>Reviewer #1: This paper studied an interesting and timely research question regarding the transit demand change during the COVID-19 pandemic. The authors employed the data from Transit App to capture transit demand and derived various indexes to describe the change patterns. Overall, this study offers timely data analytics to monitor transit demand during COVID-19. However, there are still several notable concerns with this paper. Detailed comments follow:</w:t>
      </w:r>
      <w:r w:rsidRPr="0008482F">
        <w:br/>
      </w:r>
      <w:r w:rsidRPr="0008482F">
        <w:br/>
        <w:t>The methodological contribution of this paper is limited. Most analyses conducted in this study are descriptive, and the whole paper lacks convincing and strict model build and description:</w:t>
      </w:r>
    </w:p>
    <w:p w:rsidR="00DA175A" w:rsidRDefault="00CE39F5" w:rsidP="00716903">
      <w:pPr>
        <w:pStyle w:val="NormalWeb"/>
        <w:spacing w:before="120" w:beforeAutospacing="0" w:after="120" w:afterAutospacing="0"/>
      </w:pPr>
      <w:r w:rsidRPr="0008482F">
        <w:t>1) The authors employed a logistic function to fit the transit demand data for each transit system. First, the logistic function is quite different from the logistic model, the authors should be careful when describing their methods. Second, I failed to found any results of the logistic functions. The authors should at least give a summary of the fitting accuracy and statistical significance of the logistic functions for different transit systems.</w:t>
      </w:r>
    </w:p>
    <w:p w:rsidR="00F349F0" w:rsidRDefault="00F349F0" w:rsidP="00716903">
      <w:pPr>
        <w:pStyle w:val="NormalWeb"/>
        <w:spacing w:before="120" w:beforeAutospacing="0" w:after="120" w:afterAutospacing="0"/>
      </w:pPr>
      <w:r w:rsidRPr="00750383">
        <w:rPr>
          <w:b/>
        </w:rPr>
        <w:t>Response</w:t>
      </w:r>
      <w:r>
        <w:t>: This is a reasonable suggestion and we made corresponding changes and clarifi</w:t>
      </w:r>
      <w:r w:rsidR="00DE20E9">
        <w:t>cations correspondingly:</w:t>
      </w:r>
    </w:p>
    <w:p w:rsidR="00F349F0" w:rsidRDefault="00F349F0" w:rsidP="00F349F0">
      <w:pPr>
        <w:pStyle w:val="NormalWeb"/>
        <w:spacing w:before="120" w:beforeAutospacing="0" w:after="120" w:afterAutospacing="0"/>
      </w:pPr>
      <w:r>
        <w:t xml:space="preserve">First, the logistic function is indeed different from the logistic model. We changed </w:t>
      </w:r>
      <w:r w:rsidR="00FF4926">
        <w:t xml:space="preserve">all </w:t>
      </w:r>
      <w:r>
        <w:t xml:space="preserve">“logistic model” to “logistic function” in </w:t>
      </w:r>
      <w:r w:rsidR="001F68FA">
        <w:rPr>
          <w:u w:val="single"/>
        </w:rPr>
        <w:t xml:space="preserve">section “Data and methods </w:t>
      </w:r>
      <w:r w:rsidR="00F7086F">
        <w:rPr>
          <w:u w:val="single"/>
        </w:rPr>
        <w:t>–</w:t>
      </w:r>
      <w:r w:rsidR="001F68FA">
        <w:rPr>
          <w:u w:val="single"/>
        </w:rPr>
        <w:t xml:space="preserve"> </w:t>
      </w:r>
      <w:r w:rsidR="00F7086F">
        <w:rPr>
          <w:u w:val="single"/>
        </w:rPr>
        <w:t>Logistic function for daily transit demand change</w:t>
      </w:r>
      <w:r w:rsidR="001F68FA">
        <w:rPr>
          <w:u w:val="single"/>
        </w:rPr>
        <w:t>”</w:t>
      </w:r>
      <w:r w:rsidR="007D3B39" w:rsidRPr="00DD545E">
        <w:rPr>
          <w:rStyle w:val="FootnoteReference"/>
        </w:rPr>
        <w:footnoteReference w:id="1"/>
      </w:r>
      <w:r w:rsidR="00AB03C3">
        <w:t xml:space="preserve"> </w:t>
      </w:r>
      <w:r>
        <w:t>to avoid confusions.</w:t>
      </w:r>
      <w:r w:rsidR="00AB03C3">
        <w:t xml:space="preserve"> </w:t>
      </w:r>
    </w:p>
    <w:p w:rsidR="00F349F0" w:rsidRDefault="00FF4926" w:rsidP="00716903">
      <w:pPr>
        <w:pStyle w:val="NormalWeb"/>
        <w:spacing w:before="120" w:beforeAutospacing="0" w:after="120" w:afterAutospacing="0"/>
      </w:pPr>
      <w:r>
        <w:t xml:space="preserve">Second, we </w:t>
      </w:r>
      <w:r w:rsidR="00B82EE0">
        <w:t xml:space="preserve">agree with the </w:t>
      </w:r>
      <w:r w:rsidR="00B16F11">
        <w:t xml:space="preserve">comment </w:t>
      </w:r>
      <w:r w:rsidR="00B82EE0">
        <w:t xml:space="preserve">and we </w:t>
      </w:r>
      <w:r>
        <w:t xml:space="preserve">added </w:t>
      </w:r>
      <w:r w:rsidR="00B16F11">
        <w:t xml:space="preserve">three test to show </w:t>
      </w:r>
      <w:r w:rsidR="00207EF6">
        <w:t>logistic function</w:t>
      </w:r>
      <w:r w:rsidR="00B16F11">
        <w:t>’s goodness of fitting</w:t>
      </w:r>
      <w:r w:rsidR="00807921">
        <w:t>: R-squared</w:t>
      </w:r>
      <w:r w:rsidR="00F76CFF">
        <w:t xml:space="preserve"> and </w:t>
      </w:r>
      <w:r w:rsidR="00807921">
        <w:rPr>
          <w:rFonts w:hint="eastAsia"/>
        </w:rPr>
        <w:t>every</w:t>
      </w:r>
      <w:r w:rsidR="00807921">
        <w:t xml:space="preserve"> fitting’s </w:t>
      </w:r>
      <w:r w:rsidR="00944667">
        <w:t>QQ plot</w:t>
      </w:r>
      <w:r w:rsidR="00CB10FA">
        <w:t>.</w:t>
      </w:r>
      <w:r w:rsidR="00DE20E9">
        <w:t xml:space="preserve"> We added corresponding method explanations in </w:t>
      </w:r>
      <w:r w:rsidR="007655AA">
        <w:rPr>
          <w:u w:val="single"/>
        </w:rPr>
        <w:t>section “Data and methods – Logistic function for daily transit demand change”</w:t>
      </w:r>
      <w:r w:rsidR="00DE20E9">
        <w:rPr>
          <w:u w:val="single"/>
        </w:rPr>
        <w:t xml:space="preserve">; </w:t>
      </w:r>
      <w:r w:rsidR="00DE20E9" w:rsidRPr="00DE20E9">
        <w:t>we also a</w:t>
      </w:r>
      <w:r w:rsidR="00DE20E9">
        <w:t xml:space="preserve">dded a new section to interpret the logistic function fitting results in </w:t>
      </w:r>
      <w:r w:rsidR="00DE20E9" w:rsidRPr="00DE20E9">
        <w:rPr>
          <w:u w:val="single"/>
        </w:rPr>
        <w:t>section</w:t>
      </w:r>
      <w:r w:rsidR="006712FD">
        <w:rPr>
          <w:u w:val="single"/>
        </w:rPr>
        <w:t xml:space="preserve"> “Results – Logistic function fit”</w:t>
      </w:r>
      <w:r w:rsidR="00DE20E9">
        <w:t>.</w:t>
      </w:r>
      <w:r w:rsidR="00A02E32">
        <w:t xml:space="preserve"> </w:t>
      </w:r>
      <w:r w:rsidR="00A6511E">
        <w:t>The median of all model’s R-squared is 0.969</w:t>
      </w:r>
      <w:r w:rsidR="002F4F45">
        <w:t xml:space="preserve"> and </w:t>
      </w:r>
      <w:r w:rsidR="0066334A">
        <w:t>117 of 119 systems’ R-squared is larger than 0.9</w:t>
      </w:r>
      <w:r w:rsidR="00A6511E">
        <w:t xml:space="preserve">, </w:t>
      </w:r>
      <w:r w:rsidR="00E83C71">
        <w:t>which show</w:t>
      </w:r>
      <w:r w:rsidR="009C6BAA">
        <w:t>s</w:t>
      </w:r>
      <w:r w:rsidR="00E83C71">
        <w:t xml:space="preserve"> a very high fitting accuracy. </w:t>
      </w:r>
      <w:r w:rsidR="000E3CAB">
        <w:t xml:space="preserve">The curve fitting plot of every system with raw values and fit values can be found in the data repository: </w:t>
      </w:r>
      <w:hyperlink r:id="rId16" w:history="1">
        <w:r w:rsidR="000E3CAB">
          <w:rPr>
            <w:rStyle w:val="Hyperlink"/>
          </w:rPr>
          <w:t>https://www.kaggle.com/liuluyu/covid19-transit-demand-impact</w:t>
        </w:r>
      </w:hyperlink>
      <w:r w:rsidR="000E3CAB">
        <w:t xml:space="preserve">, in the folder “/graphs/curve_fitting”. </w:t>
      </w:r>
      <w:r w:rsidR="0032370C">
        <w:t>W</w:t>
      </w:r>
      <w:r w:rsidR="00A6511E">
        <w:t xml:space="preserve">e moreover used Q-Q plots to test the normality of the residuals. The Q-Q plots show that </w:t>
      </w:r>
      <w:r w:rsidR="000E2563">
        <w:t>the results show that each system’s actual quantiles are very close to the theoretical normal distribution quantiles</w:t>
      </w:r>
      <w:r w:rsidR="00655166">
        <w:t xml:space="preserve"> (we show some typical plots in </w:t>
      </w:r>
      <w:r w:rsidR="00AD3C6C">
        <w:fldChar w:fldCharType="begin"/>
      </w:r>
      <w:r w:rsidR="00AD3C6C">
        <w:instrText xml:space="preserve"> REF _Ref46354485 \h </w:instrText>
      </w:r>
      <w:r w:rsidR="00AD3C6C">
        <w:fldChar w:fldCharType="separate"/>
      </w:r>
      <w:r w:rsidR="00AD3C6C">
        <w:t>Picture 1</w:t>
      </w:r>
      <w:r w:rsidR="00AD3C6C">
        <w:fldChar w:fldCharType="end"/>
      </w:r>
      <w:r w:rsidR="00655166">
        <w:t>)</w:t>
      </w:r>
      <w:r w:rsidR="000E2563">
        <w:t xml:space="preserve">. </w:t>
      </w:r>
      <w:r w:rsidR="00AA02AD">
        <w:t>Most transit systems’</w:t>
      </w:r>
      <w:r w:rsidR="00E94E88">
        <w:t xml:space="preserve"> Q-Q plot</w:t>
      </w:r>
      <w:r w:rsidR="00871855">
        <w:t>s indicate</w:t>
      </w:r>
      <w:r w:rsidR="00E94E88">
        <w:t xml:space="preserve"> </w:t>
      </w:r>
      <w:r w:rsidR="009E3467">
        <w:t>their</w:t>
      </w:r>
      <w:r w:rsidR="00E94E88">
        <w:t xml:space="preserve"> normality</w:t>
      </w:r>
      <w:r w:rsidR="005263C0">
        <w:t xml:space="preserve"> as shown in </w:t>
      </w:r>
      <w:r w:rsidR="005263C0">
        <w:fldChar w:fldCharType="begin"/>
      </w:r>
      <w:r w:rsidR="005263C0">
        <w:instrText xml:space="preserve"> REF _Ref46354485 \h </w:instrText>
      </w:r>
      <w:r w:rsidR="005263C0">
        <w:fldChar w:fldCharType="separate"/>
      </w:r>
      <w:r w:rsidR="005263C0">
        <w:t>Picture 1</w:t>
      </w:r>
      <w:r w:rsidR="005263C0">
        <w:fldChar w:fldCharType="end"/>
      </w:r>
      <w:r w:rsidR="00E94E88">
        <w:t xml:space="preserve">. </w:t>
      </w:r>
      <w:r w:rsidR="00B34C2D">
        <w:t xml:space="preserve">For all </w:t>
      </w:r>
      <w:r w:rsidR="00366435">
        <w:t>Q-Q plots</w:t>
      </w:r>
      <w:r w:rsidR="00A400A7">
        <w:t xml:space="preserve"> for all systems</w:t>
      </w:r>
      <w:r w:rsidR="00366435">
        <w:t xml:space="preserve">, please find the data repository here: </w:t>
      </w:r>
      <w:hyperlink r:id="rId17" w:history="1">
        <w:r w:rsidR="00366435">
          <w:rPr>
            <w:rStyle w:val="Hyperlink"/>
          </w:rPr>
          <w:t>https://www.kaggle.com/liuluyu/covid19-transit-demand-impact</w:t>
        </w:r>
      </w:hyperlink>
      <w:r w:rsidR="00041975">
        <w:t>, in the folder “/graphs/qqplots”</w:t>
      </w:r>
      <w:r w:rsidR="00366435">
        <w:t xml:space="preserve">. </w:t>
      </w:r>
      <w:r w:rsidR="00E83C71">
        <w:t>W</w:t>
      </w:r>
      <w:r w:rsidR="006D5723">
        <w:t>e can conclu</w:t>
      </w:r>
      <w:r w:rsidR="00E83C71">
        <w:t xml:space="preserve">de </w:t>
      </w:r>
      <w:r w:rsidR="00A02E32">
        <w:t>that logistic function can properly fit the transit demand data</w:t>
      </w:r>
      <w:r w:rsidR="00655166">
        <w:t xml:space="preserve"> with very high fitting accuracy</w:t>
      </w:r>
      <w:r w:rsidR="00A02E32">
        <w:t>.</w:t>
      </w:r>
      <w:r w:rsidR="00025A0F">
        <w:t xml:space="preserve"> </w:t>
      </w:r>
    </w:p>
    <w:p w:rsidR="00696013" w:rsidRDefault="00DD545E" w:rsidP="00696013">
      <w:pPr>
        <w:pStyle w:val="NormalWeb"/>
        <w:keepNext/>
        <w:spacing w:before="120" w:beforeAutospacing="0" w:after="120" w:afterAutospacing="0"/>
      </w:pPr>
      <w: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pt;height:234.35pt">
            <v:imagedata r:id="rId18" o:title="qqplots"/>
          </v:shape>
        </w:pict>
      </w:r>
    </w:p>
    <w:p w:rsidR="00F349F0" w:rsidRDefault="00696013" w:rsidP="00696013">
      <w:pPr>
        <w:pStyle w:val="NormalWeb"/>
        <w:spacing w:before="120" w:beforeAutospacing="0" w:after="120" w:afterAutospacing="0"/>
        <w:jc w:val="center"/>
      </w:pPr>
      <w:bookmarkStart w:id="1" w:name="_Ref46354485"/>
      <w:r>
        <w:t xml:space="preserve">Picture </w:t>
      </w:r>
      <w:fldSimple w:instr=" SEQ Picture \* ARABIC ">
        <w:r w:rsidR="00035242">
          <w:rPr>
            <w:noProof/>
          </w:rPr>
          <w:t>1</w:t>
        </w:r>
      </w:fldSimple>
      <w:bookmarkEnd w:id="1"/>
      <w:r>
        <w:t>: QQ plots of some transit systems.</w:t>
      </w:r>
    </w:p>
    <w:p w:rsidR="00DA175A" w:rsidRDefault="00CE39F5" w:rsidP="00716903">
      <w:pPr>
        <w:pStyle w:val="NormalWeb"/>
        <w:spacing w:before="120" w:beforeAutospacing="0" w:after="120" w:afterAutospacing="0"/>
      </w:pPr>
      <w:r w:rsidRPr="0008482F">
        <w:br/>
        <w:t>2) When modeling the factors related to floor value, some essential variables are missing. For example, the population density, the job density, and the factors related to transit accessibility (for example, the number of transit stations in each city. The data can be derived from OSM POI). The authors should do more literature review regarding the built environment and public transit to understand which covariates are essential.</w:t>
      </w:r>
    </w:p>
    <w:p w:rsidR="00EA6351" w:rsidRDefault="000312F2" w:rsidP="00716903">
      <w:pPr>
        <w:pStyle w:val="NormalWeb"/>
        <w:spacing w:before="120" w:beforeAutospacing="0" w:after="120" w:afterAutospacing="0"/>
      </w:pPr>
      <w:r w:rsidRPr="00FA6103">
        <w:rPr>
          <w:b/>
        </w:rPr>
        <w:t>Response</w:t>
      </w:r>
      <w:r>
        <w:t>: w</w:t>
      </w:r>
      <w:r w:rsidR="00510E57">
        <w:t xml:space="preserve">e appreciate the comment and added these proposed factors to the model. </w:t>
      </w:r>
    </w:p>
    <w:p w:rsidR="00422D9E" w:rsidRDefault="00032F95" w:rsidP="00716903">
      <w:pPr>
        <w:pStyle w:val="NormalWeb"/>
        <w:spacing w:before="120" w:beforeAutospacing="0" w:after="120" w:afterAutospacing="0"/>
      </w:pPr>
      <w:r>
        <w:t>We used population density and employment</w:t>
      </w:r>
      <w:r w:rsidR="000136CF">
        <w:t xml:space="preserve"> density (employed civilian population 16 years old and over) of the county-equivalent. </w:t>
      </w:r>
      <w:r w:rsidR="00510E57">
        <w:t>It turns out the population density and job density are highly correlated with the ratio of working from home, therefore we did not add the two variables to the final model du</w:t>
      </w:r>
      <w:r w:rsidR="00D613BC">
        <w:t>e</w:t>
      </w:r>
      <w:r w:rsidR="00510E57">
        <w:t xml:space="preserve"> to multicollinearity. It is also very intuitive</w:t>
      </w:r>
      <w:r w:rsidR="00A760D2">
        <w:t>: the industries that can work from home are naturally rooted in metropolitans</w:t>
      </w:r>
      <w:r w:rsidR="00E102F1">
        <w:t>, high-tech centers, and university cities</w:t>
      </w:r>
      <w:r w:rsidR="00A760D2">
        <w:t>, which generally have higher population and employment density.</w:t>
      </w:r>
      <w:r w:rsidR="00C44DBE">
        <w:t xml:space="preserve"> In conclusion, p</w:t>
      </w:r>
      <w:r w:rsidR="00422D9E" w:rsidRPr="00C44DBE">
        <w:t>op</w:t>
      </w:r>
      <w:r w:rsidR="00EA76F0">
        <w:t>ulation</w:t>
      </w:r>
      <w:r w:rsidR="00422D9E" w:rsidRPr="00C44DBE">
        <w:t xml:space="preserve"> and job density are classic measure</w:t>
      </w:r>
      <w:r w:rsidR="003E2110" w:rsidRPr="00C44DBE">
        <w:t>s</w:t>
      </w:r>
      <w:r w:rsidR="00C44DBE">
        <w:t xml:space="preserve"> relevant to transit usage</w:t>
      </w:r>
      <w:r w:rsidR="00C44DBE" w:rsidRPr="00C44DBE">
        <w:t>;</w:t>
      </w:r>
      <w:r w:rsidR="00422D9E" w:rsidRPr="00C44DBE">
        <w:t xml:space="preserve"> however, </w:t>
      </w:r>
      <w:r w:rsidR="00116D3A">
        <w:t>i</w:t>
      </w:r>
      <w:r w:rsidR="00422D9E">
        <w:t xml:space="preserve">n terms of the decline of transit demand, </w:t>
      </w:r>
      <w:r w:rsidR="00C44DBE">
        <w:t>the ratio of w</w:t>
      </w:r>
      <w:r w:rsidR="00422D9E" w:rsidRPr="00C44DBE">
        <w:t xml:space="preserve">ork for home </w:t>
      </w:r>
      <w:r w:rsidR="00C44DBE" w:rsidRPr="00C44DBE">
        <w:t xml:space="preserve">industries </w:t>
      </w:r>
      <w:r w:rsidR="00422D9E" w:rsidRPr="00C44DBE">
        <w:t xml:space="preserve">is a </w:t>
      </w:r>
      <w:r w:rsidR="00C44DBE" w:rsidRPr="00C44DBE">
        <w:t xml:space="preserve">more </w:t>
      </w:r>
      <w:r w:rsidR="00422D9E" w:rsidRPr="00C44DBE">
        <w:t xml:space="preserve">direct measure. </w:t>
      </w:r>
      <w:r w:rsidR="00017E83">
        <w:t xml:space="preserve">Moreover, among the three </w:t>
      </w:r>
      <w:r w:rsidR="00D613BC">
        <w:t xml:space="preserve">factors, ratio of working from home industries has the highest R-squared. </w:t>
      </w:r>
      <w:r w:rsidR="008A1654">
        <w:t xml:space="preserve">Therefore, we </w:t>
      </w:r>
      <w:r w:rsidR="00E12BCA">
        <w:t>cho</w:t>
      </w:r>
      <w:r w:rsidR="001314E2">
        <w:t>se the ratio of working-from-</w:t>
      </w:r>
      <w:r w:rsidR="005132F7">
        <w:t>home industries</w:t>
      </w:r>
      <w:r w:rsidR="002416D3">
        <w:t xml:space="preserve"> among the</w:t>
      </w:r>
      <w:r w:rsidR="0065366D">
        <w:t xml:space="preserve"> </w:t>
      </w:r>
      <w:r w:rsidR="00C47C59">
        <w:t>mentioned factors</w:t>
      </w:r>
      <w:r w:rsidR="001314E2">
        <w:t>.</w:t>
      </w:r>
      <w:r w:rsidR="005449C0">
        <w:t xml:space="preserve"> We added the </w:t>
      </w:r>
      <w:r w:rsidR="00BE155A">
        <w:t xml:space="preserve">results of the </w:t>
      </w:r>
      <w:r w:rsidR="005449C0">
        <w:t>two parameters to the “Results – Base values – Population with non-physical occupations”</w:t>
      </w:r>
      <w:r w:rsidR="0031620F">
        <w:t xml:space="preserve"> section</w:t>
      </w:r>
      <w:r w:rsidR="009D6705">
        <w:t>.</w:t>
      </w:r>
    </w:p>
    <w:p w:rsidR="00162668" w:rsidRDefault="00F678BE" w:rsidP="007C2956">
      <w:pPr>
        <w:pStyle w:val="NormalWeb"/>
        <w:spacing w:before="120" w:beforeAutospacing="0" w:after="120" w:afterAutospacing="0"/>
        <w:ind w:firstLine="720"/>
      </w:pPr>
      <w:r>
        <w:t xml:space="preserve">We also </w:t>
      </w:r>
      <w:r w:rsidR="00EF450D">
        <w:t>introduced</w:t>
      </w:r>
      <w:r>
        <w:t xml:space="preserve"> the </w:t>
      </w:r>
      <w:r w:rsidR="00D66CB1">
        <w:t>T</w:t>
      </w:r>
      <w:r>
        <w:t xml:space="preserve">ransit </w:t>
      </w:r>
      <w:r w:rsidR="00D66CB1">
        <w:t>S</w:t>
      </w:r>
      <w:r>
        <w:t xml:space="preserve">core into the model. Transit </w:t>
      </w:r>
      <w:r w:rsidR="00B84477">
        <w:t>S</w:t>
      </w:r>
      <w:r>
        <w:t xml:space="preserve">core </w:t>
      </w:r>
      <w:r w:rsidR="00B25817">
        <w:t xml:space="preserve">uses an algorithm to </w:t>
      </w:r>
      <w:r>
        <w:t>summarize</w:t>
      </w:r>
      <w:r w:rsidR="00A10C47">
        <w:t xml:space="preserve"> transit accessibility and</w:t>
      </w:r>
      <w:r>
        <w:t xml:space="preserve"> the relative usefulness of </w:t>
      </w:r>
      <w:r w:rsidR="00A10C47">
        <w:t xml:space="preserve">transit routes </w:t>
      </w:r>
      <w:r w:rsidR="00A10C47">
        <w:fldChar w:fldCharType="begin" w:fldLock="1"/>
      </w:r>
      <w:r w:rsidR="00432F92">
        <w:instrText>ADDIN CSL_CITATION {"citationItems":[{"id":"ITEM-1","itemData":{"URL":"https://www.walkscore.com/transit-score-methodology.shtml","accessed":{"date-parts":[["2020","7","23"]]},"author":[{"dropping-particle":"","family":"Walk Score","given":"","non-dropping-particle":"","parse-names":false,"suffix":""}],"id":"ITEM-1","issued":{"date-parts":[["2020"]]},"title":"Transit Score® Methodology","type":"webpage"},"uris":["http://www.mendeley.com/documents/?uuid=75b977ea-e91d-49ec-99a6-893e9b1cc1f7"]}],"mendeley":{"formattedCitation":"[1]","plainTextFormattedCitation":"[1]","previouslyFormattedCitation":"[1]"},"properties":{"noteIndex":0},"schema":"https://github.com/citation-style-language/schema/raw/master/csl-citation.json"}</w:instrText>
      </w:r>
      <w:r w:rsidR="00A10C47">
        <w:fldChar w:fldCharType="separate"/>
      </w:r>
      <w:r w:rsidR="00A10C47" w:rsidRPr="00A10C47">
        <w:rPr>
          <w:noProof/>
        </w:rPr>
        <w:t>[1]</w:t>
      </w:r>
      <w:r w:rsidR="00A10C47">
        <w:fldChar w:fldCharType="end"/>
      </w:r>
      <w:r w:rsidR="00A10C47">
        <w:t>.</w:t>
      </w:r>
      <w:r w:rsidR="00B84477">
        <w:t xml:space="preserve"> The model </w:t>
      </w:r>
      <w:r w:rsidR="005477C4">
        <w:t xml:space="preserve">shows that </w:t>
      </w:r>
      <w:r w:rsidR="007176EB">
        <w:t>T</w:t>
      </w:r>
      <w:r w:rsidR="005477C4">
        <w:t xml:space="preserve">ransit </w:t>
      </w:r>
      <w:r w:rsidR="007176EB">
        <w:t>S</w:t>
      </w:r>
      <w:r w:rsidR="005477C4">
        <w:t>core is not significant with the other three factors (p-value = 0.1426).</w:t>
      </w:r>
      <w:r w:rsidR="00162668">
        <w:t xml:space="preserve"> </w:t>
      </w:r>
    </w:p>
    <w:p w:rsidR="007C2956" w:rsidRDefault="00162668" w:rsidP="007C2956">
      <w:pPr>
        <w:pStyle w:val="NormalWeb"/>
        <w:spacing w:before="120" w:beforeAutospacing="0" w:after="120" w:afterAutospacing="0"/>
        <w:ind w:firstLine="720"/>
      </w:pPr>
      <w:r>
        <w:t xml:space="preserve">We added more references to the </w:t>
      </w:r>
      <w:r w:rsidRPr="00162668">
        <w:rPr>
          <w:u w:val="single"/>
        </w:rPr>
        <w:t xml:space="preserve">section </w:t>
      </w:r>
      <w:r w:rsidR="00750311">
        <w:rPr>
          <w:u w:val="single"/>
        </w:rPr>
        <w:t xml:space="preserve">“Data and methods – Logistic function for daily transit demand change – Base value” </w:t>
      </w:r>
      <w:r>
        <w:t xml:space="preserve">to moreover justify the section of independent variables. </w:t>
      </w:r>
      <w:r w:rsidR="00CE4CB7">
        <w:t>Similar to what</w:t>
      </w:r>
      <w:r>
        <w:t xml:space="preserve"> we argued in the section</w:t>
      </w:r>
      <w:r w:rsidR="00D55925">
        <w:t xml:space="preserve"> “Results – Base values - Awareness”</w:t>
      </w:r>
      <w:r>
        <w:t>, the results show</w:t>
      </w:r>
      <w:r w:rsidR="00CE4CB7">
        <w:t xml:space="preserve"> that the usage rate during the pandemic is more relevant to economic and demographic factors </w:t>
      </w:r>
      <w:r w:rsidR="00CE4CB7">
        <w:lastRenderedPageBreak/>
        <w:t xml:space="preserve">such as race, job, and age composition than other built environment factors. </w:t>
      </w:r>
      <w:r w:rsidR="00BC0058">
        <w:t>O</w:t>
      </w:r>
      <w:r w:rsidR="00CE4CB7">
        <w:t xml:space="preserve">n the other hand, </w:t>
      </w:r>
      <w:r w:rsidR="00BC0058">
        <w:t xml:space="preserve">the status of </w:t>
      </w:r>
      <w:r w:rsidR="005937F6">
        <w:t xml:space="preserve">city facilities and amenities </w:t>
      </w:r>
      <w:r w:rsidR="00BC0058">
        <w:t xml:space="preserve">would not change </w:t>
      </w:r>
      <w:r w:rsidR="005937F6">
        <w:t>within a short period</w:t>
      </w:r>
      <w:r w:rsidR="007C2956">
        <w:t>,</w:t>
      </w:r>
      <w:r w:rsidR="00D667F6">
        <w:t xml:space="preserve"> therefore it will not be </w:t>
      </w:r>
      <w:r w:rsidR="007C2956">
        <w:t xml:space="preserve">a </w:t>
      </w:r>
      <w:r w:rsidR="00D667F6">
        <w:t>major factor affecting people’s decision</w:t>
      </w:r>
      <w:r w:rsidR="00BC0058">
        <w:t xml:space="preserve">. For example, when a work </w:t>
      </w:r>
      <w:r w:rsidR="007C2956">
        <w:t xml:space="preserve">was deciding </w:t>
      </w:r>
      <w:r w:rsidR="00BC0058">
        <w:t xml:space="preserve">whether to </w:t>
      </w:r>
      <w:r w:rsidR="007C2956">
        <w:t xml:space="preserve">work from home or stop using transit </w:t>
      </w:r>
      <w:r w:rsidR="00BC0058">
        <w:t xml:space="preserve">to the workplace </w:t>
      </w:r>
      <w:r w:rsidR="007C2956">
        <w:t>in March</w:t>
      </w:r>
      <w:r w:rsidR="00BC0058">
        <w:t>,</w:t>
      </w:r>
      <w:r w:rsidR="007C2956">
        <w:t xml:space="preserve"> </w:t>
      </w:r>
      <w:r w:rsidR="00CA06D5">
        <w:t xml:space="preserve">her/his company’s </w:t>
      </w:r>
      <w:r w:rsidR="0010630A">
        <w:t xml:space="preserve">work-from-home </w:t>
      </w:r>
      <w:r w:rsidR="00CA06D5">
        <w:t>decision (</w:t>
      </w:r>
      <w:r w:rsidR="007C2956">
        <w:t>employment</w:t>
      </w:r>
      <w:r w:rsidR="00CA06D5">
        <w:t>)</w:t>
      </w:r>
      <w:r w:rsidR="007C2956">
        <w:t xml:space="preserve"> and </w:t>
      </w:r>
      <w:r w:rsidR="00CA06D5">
        <w:t>whether she/he has a car (</w:t>
      </w:r>
      <w:r w:rsidR="007C2956">
        <w:t>vehicle ownership</w:t>
      </w:r>
      <w:r w:rsidR="00CA06D5">
        <w:t>)</w:t>
      </w:r>
      <w:r w:rsidR="007C2956">
        <w:t xml:space="preserve"> are the top two factors to be considered.</w:t>
      </w:r>
      <w:r w:rsidR="00CA06D5">
        <w:t xml:space="preserve"> The environment and city facilities</w:t>
      </w:r>
      <w:r w:rsidR="008D2348">
        <w:t xml:space="preserve"> could hardly impact the decision; </w:t>
      </w:r>
      <w:r w:rsidR="0010630A">
        <w:t xml:space="preserve">we could also see </w:t>
      </w:r>
      <w:r w:rsidR="008D2348">
        <w:t xml:space="preserve">the regression results support this </w:t>
      </w:r>
      <w:r w:rsidR="00432F92">
        <w:t>conclusion</w:t>
      </w:r>
      <w:r w:rsidR="008D2348">
        <w:t>.</w:t>
      </w:r>
      <w:r w:rsidR="00CA06D5">
        <w:t xml:space="preserve"> </w:t>
      </w:r>
    </w:p>
    <w:p w:rsidR="00162668" w:rsidRPr="004B05C5" w:rsidRDefault="007C2956" w:rsidP="0010630A">
      <w:pPr>
        <w:pStyle w:val="NormalWeb"/>
        <w:spacing w:before="120" w:beforeAutospacing="0" w:after="120" w:afterAutospacing="0"/>
        <w:ind w:firstLine="720"/>
      </w:pPr>
      <w:r>
        <w:t>This</w:t>
      </w:r>
      <w:r w:rsidR="009A4013">
        <w:t xml:space="preserve"> conclusion</w:t>
      </w:r>
      <w:r>
        <w:t xml:space="preserve"> also reveals the reason why COVID19</w:t>
      </w:r>
      <w:r w:rsidR="009D3DAA">
        <w:t>’s impact</w:t>
      </w:r>
      <w:r>
        <w:t xml:space="preserve"> is </w:t>
      </w:r>
      <w:r w:rsidR="009D3DAA">
        <w:t xml:space="preserve">unique and cannot explained by the conclusions derived from </w:t>
      </w:r>
      <w:r w:rsidR="00BF5BF6">
        <w:t>traditional modal shift and transit usage studies: the propulsion of the shift is completely different. Traditional shift is</w:t>
      </w:r>
      <w:r w:rsidR="00432F92">
        <w:t xml:space="preserve"> </w:t>
      </w:r>
      <w:r w:rsidR="00F801F8">
        <w:t xml:space="preserve">generally </w:t>
      </w:r>
      <w:r w:rsidR="00432F92">
        <w:t>long-term and largely affected by</w:t>
      </w:r>
      <w:r w:rsidR="006633E8">
        <w:t xml:space="preserve"> built environment</w:t>
      </w:r>
      <w:r w:rsidR="00432F92">
        <w:t xml:space="preserve">, such as building area, commercial establishment, service facility, attraction, accessibility, and road density </w:t>
      </w:r>
      <w:r w:rsidR="00432F92">
        <w:fldChar w:fldCharType="begin" w:fldLock="1"/>
      </w:r>
      <w:r w:rsidR="007D0A81">
        <w:instrText>ADDIN CSL_CITATION {"citationItems":[{"id":"ITEM-1","itemData":{"ISSN":"0264-2751","author":[{"dropping-particle":"","family":"Chen","given":"Enhui","non-dropping-particle":"","parse-names":false,"suffix":""},{"dropping-particle":"","family":"Ye","given":"Zhirui","non-dropping-particle":"","parse-names":false,"suffix":""},{"dropping-particle":"","family":"Wang","given":"Chao","non-dropping-particle":"","parse-names":false,"suffix":""},{"dropping-particle":"","family":"Zhang","given":"Wenbo","non-dropping-particle":"","parse-names":false,"suffix":""}],"container-title":"Cities","id":"ITEM-1","issued":{"date-parts":[["2019"]]},"page":"102359","publisher":"Elsevier","title":"Discovering the spatio-temporal impacts of built environment on metro ridership using smart card data","type":"article-journal","volume":"95"},"uris":["http://www.mendeley.com/documents/?uuid=729ff938-a520-43ba-ac7d-8848be639ef0"]},{"id":"ITEM-2","itemData":{"ISSN":"0198-9715","author":[{"dropping-particle":"","family":"Ma","given":"Xiaolei","non-dropping-particle":"","parse-names":false,"suffix":""},{"dropping-particle":"","family":"Zhang","given":"Jiyu","non-dropping-particle":"","parse-names":false,"suffix":""},{"dropping-particle":"","family":"Ding","given":"Chuan","non-dropping-particle":"","parse-names":false,"suffix":""},{"dropping-particle":"","family":"Wang","given":"Yunpeng","non-dropping-particle":"","parse-names":false,"suffix":""}],"container-title":"Computers, Environment and Urban Systems","id":"ITEM-2","issued":{"date-parts":[["2018"]]},"page":"113-124","publisher":"Elsevier","title":"A geographically and temporally weighted regression model to explore the spatiotemporal influence of built environment on transit ridership","type":"article-journal","volume":"70"},"uris":["http://www.mendeley.com/documents/?uuid=eba0f2d5-f47b-48e6-97be-8386a3712300"]}],"mendeley":{"formattedCitation":"[2,3]","plainTextFormattedCitation":"[2,3]","previouslyFormattedCitation":"[2,3]"},"properties":{"noteIndex":0},"schema":"https://github.com/citation-style-language/schema/raw/master/csl-citation.json"}</w:instrText>
      </w:r>
      <w:r w:rsidR="00432F92">
        <w:fldChar w:fldCharType="separate"/>
      </w:r>
      <w:r w:rsidR="00432F92" w:rsidRPr="00432F92">
        <w:rPr>
          <w:noProof/>
        </w:rPr>
        <w:t>[2,3]</w:t>
      </w:r>
      <w:r w:rsidR="00432F92">
        <w:fldChar w:fldCharType="end"/>
      </w:r>
      <w:r w:rsidR="00432F92">
        <w:t xml:space="preserve">. However, COVID19 is a short-term disruption that is driven by </w:t>
      </w:r>
      <w:r w:rsidR="0010630A">
        <w:t>a public health event.</w:t>
      </w:r>
      <w:r w:rsidR="007E1010">
        <w:t xml:space="preserve"> A sudden disruption’s impact</w:t>
      </w:r>
      <w:r w:rsidR="009A4013">
        <w:t xml:space="preserve"> </w:t>
      </w:r>
      <w:r w:rsidR="0010630A">
        <w:t xml:space="preserve">is hardly </w:t>
      </w:r>
      <w:r w:rsidR="009A4013">
        <w:t xml:space="preserve">discussed by former literatures and </w:t>
      </w:r>
      <w:r w:rsidR="007E1010">
        <w:t xml:space="preserve">this paper could be one of the first attempts to solve this issue. </w:t>
      </w:r>
      <w:r w:rsidR="007E1010" w:rsidRPr="004B05C5">
        <w:t>W</w:t>
      </w:r>
      <w:r w:rsidR="009A4013" w:rsidRPr="004B05C5">
        <w:t xml:space="preserve">e also added it to </w:t>
      </w:r>
      <w:r w:rsidR="00C5732F">
        <w:t>the potential future direction.</w:t>
      </w:r>
    </w:p>
    <w:p w:rsidR="007F4F3F" w:rsidRDefault="00CE39F5" w:rsidP="007F4F3F">
      <w:pPr>
        <w:pStyle w:val="NormalWeb"/>
        <w:spacing w:before="120" w:beforeAutospacing="0" w:after="120" w:afterAutospacing="0"/>
      </w:pPr>
      <w:r w:rsidRPr="0008482F">
        <w:br/>
        <w:t>3) Is the simple linear model appropriate to fit the floor value? Do the data meet the normality assumption? How to handle spatial auto-correlations? The authors should address these issues before using an OLS model.</w:t>
      </w:r>
      <w:r w:rsidR="007F4F3F">
        <w:t xml:space="preserve"> </w:t>
      </w:r>
    </w:p>
    <w:p w:rsidR="00B8023A" w:rsidRPr="007F4F3F" w:rsidRDefault="007F4F3F" w:rsidP="007F4F3F">
      <w:pPr>
        <w:pStyle w:val="NormalWeb"/>
        <w:spacing w:before="120" w:beforeAutospacing="0" w:after="120" w:afterAutospacing="0"/>
      </w:pPr>
      <w:r w:rsidRPr="007F4F3F">
        <w:rPr>
          <w:b/>
        </w:rPr>
        <w:t>Normality</w:t>
      </w:r>
      <w:r>
        <w:t xml:space="preserve">: </w:t>
      </w:r>
      <w:r w:rsidR="001134B7">
        <w:t xml:space="preserve">The Shapiro-Wilk test shows that </w:t>
      </w:r>
      <w:r w:rsidR="00993542">
        <w:t xml:space="preserve">we cannot reject the normality assumption for the </w:t>
      </w:r>
      <w:r w:rsidR="001134B7">
        <w:t>dependent variable</w:t>
      </w:r>
      <w:r>
        <w:t xml:space="preserve"> (</w:t>
      </w:r>
      <w:r w:rsidRPr="007F4F3F">
        <w:t>W = 0.99015, p-value = 0.5917</w:t>
      </w:r>
      <w:r>
        <w:t>)</w:t>
      </w:r>
      <w:r w:rsidR="00993542">
        <w:t>.</w:t>
      </w:r>
      <w:r w:rsidR="001134B7">
        <w:t xml:space="preserve"> We </w:t>
      </w:r>
      <w:r w:rsidR="00C82870">
        <w:t xml:space="preserve">also </w:t>
      </w:r>
      <w:r w:rsidR="001134B7">
        <w:t xml:space="preserve">mentioned that the residuals </w:t>
      </w:r>
      <w:r w:rsidR="00C82870">
        <w:t xml:space="preserve">of the model </w:t>
      </w:r>
      <w:r w:rsidR="001134B7">
        <w:t>are nor</w:t>
      </w:r>
      <w:r w:rsidR="000113ED">
        <w:t xml:space="preserve">mally distributed in section “Result – Base </w:t>
      </w:r>
      <w:r w:rsidR="006D111B">
        <w:t>value</w:t>
      </w:r>
      <w:r w:rsidR="000113ED">
        <w:t>”</w:t>
      </w:r>
      <w:r w:rsidR="00796D8A">
        <w:t>:</w:t>
      </w:r>
      <w:r w:rsidR="00C82870">
        <w:t xml:space="preserve"> </w:t>
      </w:r>
      <w:r>
        <w:fldChar w:fldCharType="begin"/>
      </w:r>
      <w:r>
        <w:instrText xml:space="preserve"> REF _Ref46495214 \h  \* MERGEFORMAT </w:instrText>
      </w:r>
      <w:r>
        <w:fldChar w:fldCharType="separate"/>
      </w:r>
      <w:r>
        <w:t>Picture 2</w:t>
      </w:r>
      <w:r>
        <w:fldChar w:fldCharType="end"/>
      </w:r>
      <w:r>
        <w:t xml:space="preserve"> shows the four indicators of regression model assessment. </w:t>
      </w:r>
      <w:r w:rsidR="000F58EB">
        <w:t>The Q-Q plot (top right) shows that the residual generally follows the normality assumption, which is also proven by the model’s F-test p-value</w:t>
      </w:r>
      <w:r w:rsidR="004E5C07">
        <w:t xml:space="preserve">. From these results, we can conclude that the model meets the normality assumption. </w:t>
      </w:r>
      <w:r w:rsidR="00AE26A2">
        <w:t xml:space="preserve"> We added these results in </w:t>
      </w:r>
      <w:r w:rsidR="00BB76E3">
        <w:rPr>
          <w:u w:val="single"/>
        </w:rPr>
        <w:t>section “Results – Base values”</w:t>
      </w:r>
      <w:r w:rsidR="00AE26A2" w:rsidRPr="00AE26A2">
        <w:rPr>
          <w:u w:val="single"/>
        </w:rPr>
        <w:t>, paragraph 2.</w:t>
      </w:r>
    </w:p>
    <w:p w:rsidR="00E14FD6" w:rsidRDefault="00E14FD6" w:rsidP="007F4F3F">
      <w:pPr>
        <w:pStyle w:val="NormalWeb"/>
        <w:keepNext/>
        <w:spacing w:before="120" w:beforeAutospacing="0" w:after="120" w:afterAutospacing="0"/>
        <w:jc w:val="center"/>
      </w:pPr>
      <w:r>
        <w:rPr>
          <w:noProof/>
        </w:rPr>
        <w:lastRenderedPageBreak/>
        <w:drawing>
          <wp:inline distT="0" distB="0" distL="0" distR="0">
            <wp:extent cx="5327922" cy="3999507"/>
            <wp:effectExtent l="0" t="0" r="6350" b="1270"/>
            <wp:docPr id="1" name="Picture 1" descr="model_s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odel_sum"/>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4582" cy="4049546"/>
                    </a:xfrm>
                    <a:prstGeom prst="rect">
                      <a:avLst/>
                    </a:prstGeom>
                    <a:noFill/>
                    <a:ln>
                      <a:noFill/>
                    </a:ln>
                  </pic:spPr>
                </pic:pic>
              </a:graphicData>
            </a:graphic>
          </wp:inline>
        </w:drawing>
      </w:r>
    </w:p>
    <w:p w:rsidR="00E14FD6" w:rsidRDefault="00E14FD6" w:rsidP="007F4F3F">
      <w:pPr>
        <w:pStyle w:val="NormalWeb"/>
        <w:keepNext/>
        <w:spacing w:before="120" w:beforeAutospacing="0" w:after="120" w:afterAutospacing="0"/>
        <w:jc w:val="center"/>
      </w:pPr>
      <w:bookmarkStart w:id="2" w:name="_Ref46495214"/>
      <w:r>
        <w:t xml:space="preserve">Picture </w:t>
      </w:r>
      <w:fldSimple w:instr=" SEQ Picture \* ARABIC ">
        <w:r w:rsidR="00035242">
          <w:rPr>
            <w:noProof/>
          </w:rPr>
          <w:t>2</w:t>
        </w:r>
      </w:fldSimple>
      <w:bookmarkEnd w:id="2"/>
      <w:r>
        <w:t>: four indicators of the model</w:t>
      </w:r>
    </w:p>
    <w:p w:rsidR="00C650C0" w:rsidRDefault="004E5C07" w:rsidP="00DA5858">
      <w:pPr>
        <w:pStyle w:val="NormalWeb"/>
        <w:keepNext/>
        <w:spacing w:before="120" w:beforeAutospacing="0" w:after="120" w:afterAutospacing="0"/>
      </w:pPr>
      <w:r w:rsidRPr="00DC68DA">
        <w:rPr>
          <w:b/>
        </w:rPr>
        <w:t>Au</w:t>
      </w:r>
      <w:r w:rsidR="00983883" w:rsidRPr="00DC68DA">
        <w:rPr>
          <w:b/>
        </w:rPr>
        <w:t>tocorrelation</w:t>
      </w:r>
      <w:r w:rsidR="00DC68DA">
        <w:t>: w</w:t>
      </w:r>
      <w:r w:rsidR="002C4574">
        <w:t xml:space="preserve">e </w:t>
      </w:r>
      <w:r w:rsidR="00E14FD6">
        <w:t>calculated the univariate Moran’s I with a Queen spatial weight. The Moran’s I is 0.24. Based on this fact, w</w:t>
      </w:r>
      <w:r w:rsidR="00983883">
        <w:t xml:space="preserve">e conducted </w:t>
      </w:r>
      <w:r w:rsidR="00E14FD6">
        <w:t xml:space="preserve">the </w:t>
      </w:r>
      <w:r w:rsidR="002C4574">
        <w:t xml:space="preserve">spatial lag model regression </w:t>
      </w:r>
      <w:r w:rsidR="00E14FD6">
        <w:t xml:space="preserve">with the same weight. </w:t>
      </w:r>
      <w:r w:rsidR="00E50D7F">
        <w:fldChar w:fldCharType="begin"/>
      </w:r>
      <w:r w:rsidR="00E50D7F">
        <w:instrText xml:space="preserve"> REF _Ref46569266 \h </w:instrText>
      </w:r>
      <w:r w:rsidR="00E50D7F">
        <w:fldChar w:fldCharType="separate"/>
      </w:r>
      <w:r w:rsidR="00E50D7F">
        <w:t>Tab 1</w:t>
      </w:r>
      <w:r w:rsidR="00E50D7F">
        <w:fldChar w:fldCharType="end"/>
      </w:r>
      <w:r w:rsidR="00E50D7F">
        <w:t xml:space="preserve"> </w:t>
      </w:r>
      <w:r w:rsidR="004A463E">
        <w:t>shows the results: the spatial weight item is not significan</w:t>
      </w:r>
      <w:r w:rsidR="00F15411">
        <w:t>t. This could be because the other independent va</w:t>
      </w:r>
      <w:r w:rsidR="00EE4EDF">
        <w:t>riables also have spatial autocorrelation effect</w:t>
      </w:r>
      <w:r w:rsidR="00EA5349">
        <w:t>, therefore the effect is offset for the residual</w:t>
      </w:r>
      <w:r w:rsidR="00EE4EDF">
        <w:t>.</w:t>
      </w:r>
      <w:r w:rsidR="008B287E">
        <w:t xml:space="preserve"> </w:t>
      </w:r>
      <w:r w:rsidR="00EA5349">
        <w:t>Therefore, the results do not support using the spatial autoregressive model.</w:t>
      </w:r>
    </w:p>
    <w:p w:rsidR="00C87471" w:rsidRDefault="00C87471" w:rsidP="00DA5858">
      <w:pPr>
        <w:pStyle w:val="NormalWeb"/>
        <w:keepNext/>
        <w:spacing w:before="120" w:beforeAutospacing="0" w:after="120" w:afterAutospacing="0"/>
      </w:pPr>
    </w:p>
    <w:tbl>
      <w:tblPr>
        <w:tblStyle w:val="TableGrid"/>
        <w:tblW w:w="8623" w:type="dxa"/>
        <w:jc w:val="center"/>
        <w:tblLook w:val="04A0" w:firstRow="1" w:lastRow="0" w:firstColumn="1" w:lastColumn="0" w:noHBand="0" w:noVBand="1"/>
      </w:tblPr>
      <w:tblGrid>
        <w:gridCol w:w="2086"/>
        <w:gridCol w:w="1806"/>
        <w:gridCol w:w="1555"/>
        <w:gridCol w:w="1388"/>
        <w:gridCol w:w="1788"/>
      </w:tblGrid>
      <w:tr w:rsidR="00625B89" w:rsidRPr="00625B89" w:rsidTr="00625B89">
        <w:trPr>
          <w:trHeight w:val="336"/>
          <w:jc w:val="center"/>
        </w:trPr>
        <w:tc>
          <w:tcPr>
            <w:tcW w:w="2086" w:type="dxa"/>
            <w:noWrap/>
            <w:hideMark/>
          </w:tcPr>
          <w:p w:rsidR="00625B89" w:rsidRPr="00625B89" w:rsidRDefault="00625B89" w:rsidP="00625B89">
            <w:pPr>
              <w:rPr>
                <w:rFonts w:eastAsia="Times New Roman"/>
                <w:color w:val="000000"/>
                <w:szCs w:val="22"/>
              </w:rPr>
            </w:pPr>
            <w:r w:rsidRPr="00625B89">
              <w:rPr>
                <w:rFonts w:eastAsia="Times New Roman"/>
                <w:color w:val="000000"/>
                <w:szCs w:val="22"/>
              </w:rPr>
              <w:t>Variable</w:t>
            </w:r>
          </w:p>
        </w:tc>
        <w:tc>
          <w:tcPr>
            <w:tcW w:w="1806" w:type="dxa"/>
            <w:noWrap/>
            <w:hideMark/>
          </w:tcPr>
          <w:p w:rsidR="00625B89" w:rsidRPr="00625B89" w:rsidRDefault="00625B89" w:rsidP="00625B89">
            <w:pPr>
              <w:rPr>
                <w:rFonts w:eastAsia="Times New Roman"/>
                <w:color w:val="000000"/>
                <w:szCs w:val="22"/>
              </w:rPr>
            </w:pPr>
            <w:r w:rsidRPr="00625B89">
              <w:rPr>
                <w:rFonts w:eastAsia="Times New Roman"/>
                <w:color w:val="000000"/>
                <w:szCs w:val="22"/>
              </w:rPr>
              <w:t>Coefficient</w:t>
            </w:r>
          </w:p>
        </w:tc>
        <w:tc>
          <w:tcPr>
            <w:tcW w:w="1555" w:type="dxa"/>
            <w:noWrap/>
            <w:hideMark/>
          </w:tcPr>
          <w:p w:rsidR="00625B89" w:rsidRPr="00625B89" w:rsidRDefault="00625B89" w:rsidP="00625B89">
            <w:pPr>
              <w:rPr>
                <w:rFonts w:eastAsia="Times New Roman"/>
                <w:color w:val="000000"/>
                <w:szCs w:val="22"/>
              </w:rPr>
            </w:pPr>
            <w:r w:rsidRPr="00625B89">
              <w:rPr>
                <w:rFonts w:eastAsia="Times New Roman"/>
                <w:color w:val="000000"/>
                <w:szCs w:val="22"/>
              </w:rPr>
              <w:t>Std.Error</w:t>
            </w:r>
          </w:p>
        </w:tc>
        <w:tc>
          <w:tcPr>
            <w:tcW w:w="1388" w:type="dxa"/>
            <w:noWrap/>
            <w:hideMark/>
          </w:tcPr>
          <w:p w:rsidR="00625B89" w:rsidRPr="00625B89" w:rsidRDefault="00625B89" w:rsidP="00625B89">
            <w:pPr>
              <w:rPr>
                <w:rFonts w:eastAsia="Times New Roman"/>
                <w:color w:val="000000"/>
                <w:szCs w:val="22"/>
              </w:rPr>
            </w:pPr>
            <w:r w:rsidRPr="00625B89">
              <w:rPr>
                <w:rFonts w:eastAsia="Times New Roman"/>
                <w:color w:val="000000"/>
                <w:szCs w:val="22"/>
              </w:rPr>
              <w:t>z-value</w:t>
            </w:r>
          </w:p>
        </w:tc>
        <w:tc>
          <w:tcPr>
            <w:tcW w:w="1788" w:type="dxa"/>
            <w:noWrap/>
            <w:hideMark/>
          </w:tcPr>
          <w:p w:rsidR="00625B89" w:rsidRPr="00625B89" w:rsidRDefault="00625B89" w:rsidP="00625B89">
            <w:pPr>
              <w:rPr>
                <w:rFonts w:eastAsia="Times New Roman"/>
                <w:color w:val="000000"/>
                <w:szCs w:val="22"/>
              </w:rPr>
            </w:pPr>
            <w:r w:rsidRPr="00625B89">
              <w:rPr>
                <w:rFonts w:eastAsia="Times New Roman"/>
                <w:color w:val="000000"/>
                <w:szCs w:val="22"/>
              </w:rPr>
              <w:t>Probability</w:t>
            </w:r>
          </w:p>
        </w:tc>
      </w:tr>
      <w:tr w:rsidR="00E54B0F" w:rsidRPr="00625B89" w:rsidTr="000D36AA">
        <w:trPr>
          <w:trHeight w:val="336"/>
          <w:jc w:val="center"/>
        </w:trPr>
        <w:tc>
          <w:tcPr>
            <w:tcW w:w="2086" w:type="dxa"/>
            <w:noWrap/>
            <w:hideMark/>
          </w:tcPr>
          <w:p w:rsidR="00E54B0F" w:rsidRPr="00625B89" w:rsidRDefault="005F7F29" w:rsidP="005F7F29">
            <w:pPr>
              <w:rPr>
                <w:rFonts w:eastAsia="Times New Roman"/>
                <w:color w:val="000000"/>
                <w:szCs w:val="22"/>
              </w:rPr>
            </w:pPr>
            <w:r>
              <w:rPr>
                <w:rFonts w:eastAsia="Times New Roman"/>
                <w:color w:val="000000"/>
                <w:szCs w:val="22"/>
              </w:rPr>
              <w:t>Rho (spatial autocorrelation parameter)</w:t>
            </w:r>
          </w:p>
        </w:tc>
        <w:tc>
          <w:tcPr>
            <w:tcW w:w="1806" w:type="dxa"/>
            <w:noWrap/>
            <w:vAlign w:val="bottom"/>
            <w:hideMark/>
          </w:tcPr>
          <w:p w:rsidR="00E54B0F" w:rsidRPr="00E54B0F" w:rsidRDefault="00E54B0F" w:rsidP="00E54B0F">
            <w:pPr>
              <w:jc w:val="right"/>
              <w:rPr>
                <w:rFonts w:eastAsia="Times New Roman"/>
                <w:color w:val="000000"/>
                <w:szCs w:val="22"/>
              </w:rPr>
            </w:pPr>
            <w:r w:rsidRPr="00E54B0F">
              <w:rPr>
                <w:rFonts w:eastAsia="Times New Roman"/>
                <w:color w:val="000000"/>
                <w:szCs w:val="22"/>
              </w:rPr>
              <w:t>0.212157</w:t>
            </w:r>
          </w:p>
        </w:tc>
        <w:tc>
          <w:tcPr>
            <w:tcW w:w="1555" w:type="dxa"/>
            <w:noWrap/>
            <w:vAlign w:val="bottom"/>
            <w:hideMark/>
          </w:tcPr>
          <w:p w:rsidR="00E54B0F" w:rsidRPr="00E54B0F" w:rsidRDefault="00E54B0F" w:rsidP="00E54B0F">
            <w:pPr>
              <w:jc w:val="right"/>
              <w:rPr>
                <w:rFonts w:eastAsia="Times New Roman"/>
                <w:color w:val="000000"/>
                <w:szCs w:val="22"/>
              </w:rPr>
            </w:pPr>
            <w:r w:rsidRPr="00E54B0F">
              <w:rPr>
                <w:rFonts w:eastAsia="Times New Roman"/>
                <w:color w:val="000000"/>
                <w:szCs w:val="22"/>
              </w:rPr>
              <w:t>0.135082</w:t>
            </w:r>
          </w:p>
        </w:tc>
        <w:tc>
          <w:tcPr>
            <w:tcW w:w="1388" w:type="dxa"/>
            <w:noWrap/>
            <w:vAlign w:val="bottom"/>
            <w:hideMark/>
          </w:tcPr>
          <w:p w:rsidR="00E54B0F" w:rsidRPr="00E54B0F" w:rsidRDefault="00E54B0F" w:rsidP="00E54B0F">
            <w:pPr>
              <w:jc w:val="right"/>
              <w:rPr>
                <w:rFonts w:eastAsia="Times New Roman"/>
                <w:color w:val="000000"/>
                <w:szCs w:val="22"/>
              </w:rPr>
            </w:pPr>
            <w:r w:rsidRPr="00E54B0F">
              <w:rPr>
                <w:rFonts w:eastAsia="Times New Roman"/>
                <w:color w:val="000000"/>
                <w:szCs w:val="22"/>
              </w:rPr>
              <w:t>1.57058</w:t>
            </w:r>
          </w:p>
        </w:tc>
        <w:tc>
          <w:tcPr>
            <w:tcW w:w="1788" w:type="dxa"/>
            <w:noWrap/>
            <w:vAlign w:val="bottom"/>
            <w:hideMark/>
          </w:tcPr>
          <w:p w:rsidR="00E54B0F" w:rsidRPr="00E54B0F" w:rsidRDefault="00E54B0F" w:rsidP="00E54B0F">
            <w:pPr>
              <w:jc w:val="right"/>
              <w:rPr>
                <w:rFonts w:eastAsia="Times New Roman"/>
                <w:color w:val="000000"/>
                <w:szCs w:val="22"/>
              </w:rPr>
            </w:pPr>
            <w:r w:rsidRPr="005F7F29">
              <w:rPr>
                <w:rFonts w:eastAsia="Times New Roman"/>
                <w:color w:val="FF0000"/>
                <w:szCs w:val="22"/>
              </w:rPr>
              <w:t>0.11628</w:t>
            </w:r>
          </w:p>
        </w:tc>
      </w:tr>
      <w:tr w:rsidR="00E54B0F" w:rsidRPr="00625B89" w:rsidTr="000D36AA">
        <w:trPr>
          <w:trHeight w:val="336"/>
          <w:jc w:val="center"/>
        </w:trPr>
        <w:tc>
          <w:tcPr>
            <w:tcW w:w="2086" w:type="dxa"/>
            <w:noWrap/>
            <w:hideMark/>
          </w:tcPr>
          <w:p w:rsidR="00E54B0F" w:rsidRPr="00625B89" w:rsidRDefault="00E54B0F" w:rsidP="00E54B0F">
            <w:pPr>
              <w:rPr>
                <w:rFonts w:eastAsia="Times New Roman"/>
                <w:color w:val="000000"/>
                <w:szCs w:val="22"/>
              </w:rPr>
            </w:pPr>
            <w:r>
              <w:rPr>
                <w:rFonts w:eastAsia="Times New Roman"/>
                <w:color w:val="000000"/>
                <w:szCs w:val="22"/>
              </w:rPr>
              <w:t>Intercept</w:t>
            </w:r>
          </w:p>
        </w:tc>
        <w:tc>
          <w:tcPr>
            <w:tcW w:w="1806" w:type="dxa"/>
            <w:noWrap/>
            <w:vAlign w:val="bottom"/>
            <w:hideMark/>
          </w:tcPr>
          <w:p w:rsidR="00E54B0F" w:rsidRPr="00E54B0F" w:rsidRDefault="00E54B0F" w:rsidP="00E54B0F">
            <w:pPr>
              <w:jc w:val="right"/>
              <w:rPr>
                <w:rFonts w:eastAsia="Times New Roman"/>
                <w:color w:val="000000"/>
                <w:szCs w:val="22"/>
              </w:rPr>
            </w:pPr>
            <w:r w:rsidRPr="00E54B0F">
              <w:rPr>
                <w:rFonts w:eastAsia="Times New Roman"/>
                <w:color w:val="000000"/>
                <w:szCs w:val="22"/>
              </w:rPr>
              <w:t>-0.38639</w:t>
            </w:r>
          </w:p>
        </w:tc>
        <w:tc>
          <w:tcPr>
            <w:tcW w:w="1555" w:type="dxa"/>
            <w:noWrap/>
            <w:vAlign w:val="bottom"/>
            <w:hideMark/>
          </w:tcPr>
          <w:p w:rsidR="00E54B0F" w:rsidRPr="00E54B0F" w:rsidRDefault="00E54B0F" w:rsidP="00E54B0F">
            <w:pPr>
              <w:jc w:val="right"/>
              <w:rPr>
                <w:rFonts w:eastAsia="Times New Roman"/>
                <w:color w:val="000000"/>
                <w:szCs w:val="22"/>
              </w:rPr>
            </w:pPr>
            <w:r w:rsidRPr="00E54B0F">
              <w:rPr>
                <w:rFonts w:eastAsia="Times New Roman"/>
                <w:color w:val="000000"/>
                <w:szCs w:val="22"/>
              </w:rPr>
              <w:t>0.214334</w:t>
            </w:r>
          </w:p>
        </w:tc>
        <w:tc>
          <w:tcPr>
            <w:tcW w:w="1388" w:type="dxa"/>
            <w:noWrap/>
            <w:vAlign w:val="bottom"/>
            <w:hideMark/>
          </w:tcPr>
          <w:p w:rsidR="00E54B0F" w:rsidRPr="00E54B0F" w:rsidRDefault="00E54B0F" w:rsidP="00E54B0F">
            <w:pPr>
              <w:jc w:val="right"/>
              <w:rPr>
                <w:rFonts w:eastAsia="Times New Roman"/>
                <w:color w:val="000000"/>
                <w:szCs w:val="22"/>
              </w:rPr>
            </w:pPr>
            <w:r w:rsidRPr="00E54B0F">
              <w:rPr>
                <w:rFonts w:eastAsia="Times New Roman"/>
                <w:color w:val="000000"/>
                <w:szCs w:val="22"/>
              </w:rPr>
              <w:t>-1.80276</w:t>
            </w:r>
          </w:p>
        </w:tc>
        <w:tc>
          <w:tcPr>
            <w:tcW w:w="1788" w:type="dxa"/>
            <w:noWrap/>
            <w:vAlign w:val="bottom"/>
            <w:hideMark/>
          </w:tcPr>
          <w:p w:rsidR="00E54B0F" w:rsidRPr="00E54B0F" w:rsidRDefault="00E54B0F" w:rsidP="00E54B0F">
            <w:pPr>
              <w:jc w:val="right"/>
              <w:rPr>
                <w:rFonts w:eastAsia="Times New Roman"/>
                <w:color w:val="000000"/>
                <w:szCs w:val="22"/>
              </w:rPr>
            </w:pPr>
            <w:r w:rsidRPr="00E54B0F">
              <w:rPr>
                <w:rFonts w:eastAsia="Times New Roman"/>
                <w:color w:val="000000"/>
                <w:szCs w:val="22"/>
              </w:rPr>
              <w:t>0.07143</w:t>
            </w:r>
          </w:p>
        </w:tc>
      </w:tr>
      <w:tr w:rsidR="00E54B0F" w:rsidRPr="00625B89" w:rsidTr="000D36AA">
        <w:trPr>
          <w:trHeight w:val="336"/>
          <w:jc w:val="center"/>
        </w:trPr>
        <w:tc>
          <w:tcPr>
            <w:tcW w:w="2086" w:type="dxa"/>
            <w:noWrap/>
            <w:hideMark/>
          </w:tcPr>
          <w:p w:rsidR="00E54B0F" w:rsidRPr="00625B89" w:rsidRDefault="00E54B0F" w:rsidP="00E54B0F">
            <w:pPr>
              <w:rPr>
                <w:rFonts w:eastAsia="Times New Roman"/>
                <w:color w:val="000000"/>
                <w:szCs w:val="22"/>
              </w:rPr>
            </w:pPr>
            <w:r>
              <w:rPr>
                <w:rFonts w:eastAsia="Times New Roman"/>
                <w:color w:val="000000"/>
                <w:szCs w:val="22"/>
              </w:rPr>
              <w:t>Ratio of working from home</w:t>
            </w:r>
          </w:p>
        </w:tc>
        <w:tc>
          <w:tcPr>
            <w:tcW w:w="1806" w:type="dxa"/>
            <w:noWrap/>
            <w:vAlign w:val="bottom"/>
            <w:hideMark/>
          </w:tcPr>
          <w:p w:rsidR="00E54B0F" w:rsidRPr="00E54B0F" w:rsidRDefault="00E54B0F" w:rsidP="00E54B0F">
            <w:pPr>
              <w:jc w:val="right"/>
              <w:rPr>
                <w:rFonts w:eastAsia="Times New Roman"/>
                <w:color w:val="000000"/>
                <w:szCs w:val="22"/>
              </w:rPr>
            </w:pPr>
            <w:r w:rsidRPr="00E54B0F">
              <w:rPr>
                <w:rFonts w:eastAsia="Times New Roman"/>
                <w:color w:val="000000"/>
                <w:szCs w:val="22"/>
              </w:rPr>
              <w:t>-0.46978</w:t>
            </w:r>
          </w:p>
        </w:tc>
        <w:tc>
          <w:tcPr>
            <w:tcW w:w="1555" w:type="dxa"/>
            <w:noWrap/>
            <w:vAlign w:val="bottom"/>
            <w:hideMark/>
          </w:tcPr>
          <w:p w:rsidR="00E54B0F" w:rsidRPr="00E54B0F" w:rsidRDefault="00E54B0F" w:rsidP="00E54B0F">
            <w:pPr>
              <w:jc w:val="right"/>
              <w:rPr>
                <w:rFonts w:eastAsia="Times New Roman"/>
                <w:color w:val="000000"/>
                <w:szCs w:val="22"/>
              </w:rPr>
            </w:pPr>
            <w:r w:rsidRPr="00E54B0F">
              <w:rPr>
                <w:rFonts w:eastAsia="Times New Roman"/>
                <w:color w:val="000000"/>
                <w:szCs w:val="22"/>
              </w:rPr>
              <w:t>0.131182</w:t>
            </w:r>
          </w:p>
        </w:tc>
        <w:tc>
          <w:tcPr>
            <w:tcW w:w="1388" w:type="dxa"/>
            <w:noWrap/>
            <w:vAlign w:val="bottom"/>
            <w:hideMark/>
          </w:tcPr>
          <w:p w:rsidR="00E54B0F" w:rsidRPr="00E54B0F" w:rsidRDefault="00E54B0F" w:rsidP="00E54B0F">
            <w:pPr>
              <w:jc w:val="right"/>
              <w:rPr>
                <w:rFonts w:eastAsia="Times New Roman"/>
                <w:color w:val="000000"/>
                <w:szCs w:val="22"/>
              </w:rPr>
            </w:pPr>
            <w:r w:rsidRPr="00E54B0F">
              <w:rPr>
                <w:rFonts w:eastAsia="Times New Roman"/>
                <w:color w:val="000000"/>
                <w:szCs w:val="22"/>
              </w:rPr>
              <w:t>-3.58111</w:t>
            </w:r>
          </w:p>
        </w:tc>
        <w:tc>
          <w:tcPr>
            <w:tcW w:w="1788" w:type="dxa"/>
            <w:noWrap/>
            <w:vAlign w:val="bottom"/>
            <w:hideMark/>
          </w:tcPr>
          <w:p w:rsidR="00E54B0F" w:rsidRPr="00E54B0F" w:rsidRDefault="00E54B0F" w:rsidP="00E54B0F">
            <w:pPr>
              <w:jc w:val="right"/>
              <w:rPr>
                <w:rFonts w:eastAsia="Times New Roman"/>
                <w:color w:val="000000"/>
                <w:szCs w:val="22"/>
              </w:rPr>
            </w:pPr>
            <w:r w:rsidRPr="00E54B0F">
              <w:rPr>
                <w:rFonts w:eastAsia="Times New Roman"/>
                <w:color w:val="000000"/>
                <w:szCs w:val="22"/>
              </w:rPr>
              <w:t>0.00034</w:t>
            </w:r>
          </w:p>
        </w:tc>
      </w:tr>
      <w:tr w:rsidR="00E54B0F" w:rsidRPr="00625B89" w:rsidTr="000D36AA">
        <w:trPr>
          <w:trHeight w:val="336"/>
          <w:jc w:val="center"/>
        </w:trPr>
        <w:tc>
          <w:tcPr>
            <w:tcW w:w="2086" w:type="dxa"/>
            <w:noWrap/>
            <w:hideMark/>
          </w:tcPr>
          <w:p w:rsidR="00E54B0F" w:rsidRPr="00625B89" w:rsidRDefault="00E54B0F" w:rsidP="00E54B0F">
            <w:pPr>
              <w:rPr>
                <w:rFonts w:eastAsia="Times New Roman"/>
                <w:color w:val="000000"/>
                <w:szCs w:val="22"/>
              </w:rPr>
            </w:pPr>
            <w:r>
              <w:rPr>
                <w:rFonts w:eastAsia="Times New Roman"/>
                <w:color w:val="000000"/>
                <w:szCs w:val="22"/>
              </w:rPr>
              <w:t>Ratio of population over 45 years old</w:t>
            </w:r>
          </w:p>
        </w:tc>
        <w:tc>
          <w:tcPr>
            <w:tcW w:w="1806" w:type="dxa"/>
            <w:noWrap/>
            <w:vAlign w:val="bottom"/>
            <w:hideMark/>
          </w:tcPr>
          <w:p w:rsidR="00E54B0F" w:rsidRPr="00E54B0F" w:rsidRDefault="00E54B0F" w:rsidP="00E54B0F">
            <w:pPr>
              <w:jc w:val="right"/>
              <w:rPr>
                <w:rFonts w:eastAsia="Times New Roman"/>
                <w:color w:val="000000"/>
                <w:szCs w:val="22"/>
              </w:rPr>
            </w:pPr>
            <w:r w:rsidRPr="00E54B0F">
              <w:rPr>
                <w:rFonts w:eastAsia="Times New Roman"/>
                <w:color w:val="000000"/>
                <w:szCs w:val="22"/>
              </w:rPr>
              <w:t>-0.00432</w:t>
            </w:r>
          </w:p>
        </w:tc>
        <w:tc>
          <w:tcPr>
            <w:tcW w:w="1555" w:type="dxa"/>
            <w:noWrap/>
            <w:vAlign w:val="bottom"/>
            <w:hideMark/>
          </w:tcPr>
          <w:p w:rsidR="00E54B0F" w:rsidRPr="00E54B0F" w:rsidRDefault="00E54B0F" w:rsidP="00E54B0F">
            <w:pPr>
              <w:jc w:val="right"/>
              <w:rPr>
                <w:rFonts w:eastAsia="Times New Roman"/>
                <w:color w:val="000000"/>
                <w:szCs w:val="22"/>
              </w:rPr>
            </w:pPr>
            <w:r w:rsidRPr="00E54B0F">
              <w:rPr>
                <w:rFonts w:eastAsia="Times New Roman"/>
                <w:color w:val="000000"/>
                <w:szCs w:val="22"/>
              </w:rPr>
              <w:t>0.002269</w:t>
            </w:r>
          </w:p>
        </w:tc>
        <w:tc>
          <w:tcPr>
            <w:tcW w:w="1388" w:type="dxa"/>
            <w:noWrap/>
            <w:vAlign w:val="bottom"/>
            <w:hideMark/>
          </w:tcPr>
          <w:p w:rsidR="00E54B0F" w:rsidRPr="00E54B0F" w:rsidRDefault="00E54B0F" w:rsidP="00E54B0F">
            <w:pPr>
              <w:jc w:val="right"/>
              <w:rPr>
                <w:rFonts w:eastAsia="Times New Roman"/>
                <w:color w:val="000000"/>
                <w:szCs w:val="22"/>
              </w:rPr>
            </w:pPr>
            <w:r w:rsidRPr="00E54B0F">
              <w:rPr>
                <w:rFonts w:eastAsia="Times New Roman"/>
                <w:color w:val="000000"/>
                <w:szCs w:val="22"/>
              </w:rPr>
              <w:t>-1.90279</w:t>
            </w:r>
          </w:p>
        </w:tc>
        <w:tc>
          <w:tcPr>
            <w:tcW w:w="1788" w:type="dxa"/>
            <w:noWrap/>
            <w:vAlign w:val="bottom"/>
            <w:hideMark/>
          </w:tcPr>
          <w:p w:rsidR="00E54B0F" w:rsidRPr="00E54B0F" w:rsidRDefault="00E54B0F" w:rsidP="00E54B0F">
            <w:pPr>
              <w:jc w:val="right"/>
              <w:rPr>
                <w:rFonts w:eastAsia="Times New Roman"/>
                <w:color w:val="000000"/>
                <w:szCs w:val="22"/>
              </w:rPr>
            </w:pPr>
            <w:r w:rsidRPr="00E54B0F">
              <w:rPr>
                <w:rFonts w:eastAsia="Times New Roman"/>
                <w:color w:val="000000"/>
                <w:szCs w:val="22"/>
              </w:rPr>
              <w:t>0.05707</w:t>
            </w:r>
          </w:p>
        </w:tc>
      </w:tr>
      <w:tr w:rsidR="00E54B0F" w:rsidRPr="00625B89" w:rsidTr="000D36AA">
        <w:trPr>
          <w:trHeight w:val="336"/>
          <w:jc w:val="center"/>
        </w:trPr>
        <w:tc>
          <w:tcPr>
            <w:tcW w:w="2086" w:type="dxa"/>
            <w:noWrap/>
            <w:hideMark/>
          </w:tcPr>
          <w:p w:rsidR="00E54B0F" w:rsidRPr="00625B89" w:rsidRDefault="00E54B0F" w:rsidP="00E54B0F">
            <w:pPr>
              <w:rPr>
                <w:rFonts w:eastAsia="Times New Roman"/>
                <w:color w:val="000000"/>
                <w:szCs w:val="22"/>
              </w:rPr>
            </w:pPr>
            <w:r>
              <w:rPr>
                <w:rFonts w:eastAsia="Times New Roman"/>
                <w:color w:val="000000"/>
                <w:szCs w:val="22"/>
              </w:rPr>
              <w:t>Ratio of African American</w:t>
            </w:r>
          </w:p>
        </w:tc>
        <w:tc>
          <w:tcPr>
            <w:tcW w:w="1806" w:type="dxa"/>
            <w:noWrap/>
            <w:vAlign w:val="bottom"/>
            <w:hideMark/>
          </w:tcPr>
          <w:p w:rsidR="00E54B0F" w:rsidRPr="00E54B0F" w:rsidRDefault="00E54B0F" w:rsidP="00E54B0F">
            <w:pPr>
              <w:jc w:val="right"/>
              <w:rPr>
                <w:rFonts w:eastAsia="Times New Roman"/>
                <w:color w:val="000000"/>
                <w:szCs w:val="22"/>
              </w:rPr>
            </w:pPr>
            <w:r w:rsidRPr="00E54B0F">
              <w:rPr>
                <w:rFonts w:eastAsia="Times New Roman"/>
                <w:color w:val="000000"/>
                <w:szCs w:val="22"/>
              </w:rPr>
              <w:t>0.803973</w:t>
            </w:r>
          </w:p>
        </w:tc>
        <w:tc>
          <w:tcPr>
            <w:tcW w:w="1555" w:type="dxa"/>
            <w:noWrap/>
            <w:vAlign w:val="bottom"/>
            <w:hideMark/>
          </w:tcPr>
          <w:p w:rsidR="00E54B0F" w:rsidRPr="00E54B0F" w:rsidRDefault="00E54B0F" w:rsidP="00E54B0F">
            <w:pPr>
              <w:jc w:val="right"/>
              <w:rPr>
                <w:rFonts w:eastAsia="Times New Roman"/>
                <w:color w:val="000000"/>
                <w:szCs w:val="22"/>
              </w:rPr>
            </w:pPr>
            <w:r w:rsidRPr="00E54B0F">
              <w:rPr>
                <w:rFonts w:eastAsia="Times New Roman"/>
                <w:color w:val="000000"/>
                <w:szCs w:val="22"/>
              </w:rPr>
              <w:t>0.257014</w:t>
            </w:r>
          </w:p>
        </w:tc>
        <w:tc>
          <w:tcPr>
            <w:tcW w:w="1388" w:type="dxa"/>
            <w:noWrap/>
            <w:vAlign w:val="bottom"/>
            <w:hideMark/>
          </w:tcPr>
          <w:p w:rsidR="00E54B0F" w:rsidRPr="00E54B0F" w:rsidRDefault="00E54B0F" w:rsidP="00E54B0F">
            <w:pPr>
              <w:jc w:val="right"/>
              <w:rPr>
                <w:rFonts w:eastAsia="Times New Roman"/>
                <w:color w:val="000000"/>
                <w:szCs w:val="22"/>
              </w:rPr>
            </w:pPr>
            <w:r w:rsidRPr="00E54B0F">
              <w:rPr>
                <w:rFonts w:eastAsia="Times New Roman"/>
                <w:color w:val="000000"/>
                <w:szCs w:val="22"/>
              </w:rPr>
              <w:t>3.12813</w:t>
            </w:r>
          </w:p>
        </w:tc>
        <w:tc>
          <w:tcPr>
            <w:tcW w:w="1788" w:type="dxa"/>
            <w:noWrap/>
            <w:vAlign w:val="bottom"/>
            <w:hideMark/>
          </w:tcPr>
          <w:p w:rsidR="00E54B0F" w:rsidRPr="00E54B0F" w:rsidRDefault="00E54B0F" w:rsidP="00E54B0F">
            <w:pPr>
              <w:jc w:val="right"/>
              <w:rPr>
                <w:rFonts w:eastAsia="Times New Roman"/>
                <w:color w:val="000000"/>
                <w:szCs w:val="22"/>
              </w:rPr>
            </w:pPr>
            <w:r w:rsidRPr="00E54B0F">
              <w:rPr>
                <w:rFonts w:eastAsia="Times New Roman"/>
                <w:color w:val="000000"/>
                <w:szCs w:val="22"/>
              </w:rPr>
              <w:t>0.00176</w:t>
            </w:r>
          </w:p>
        </w:tc>
      </w:tr>
      <w:tr w:rsidR="00E54B0F" w:rsidRPr="00625B89" w:rsidTr="000D36AA">
        <w:trPr>
          <w:trHeight w:val="336"/>
          <w:jc w:val="center"/>
        </w:trPr>
        <w:tc>
          <w:tcPr>
            <w:tcW w:w="2086" w:type="dxa"/>
            <w:noWrap/>
            <w:hideMark/>
          </w:tcPr>
          <w:p w:rsidR="00E54B0F" w:rsidRPr="00625B89" w:rsidRDefault="00E54B0F" w:rsidP="00E54B0F">
            <w:pPr>
              <w:rPr>
                <w:rFonts w:eastAsia="Times New Roman"/>
                <w:color w:val="000000"/>
                <w:szCs w:val="22"/>
              </w:rPr>
            </w:pPr>
            <w:r>
              <w:rPr>
                <w:rFonts w:eastAsia="Times New Roman"/>
                <w:color w:val="000000"/>
                <w:szCs w:val="22"/>
              </w:rPr>
              <w:t>Coronavirus Google trend</w:t>
            </w:r>
          </w:p>
        </w:tc>
        <w:tc>
          <w:tcPr>
            <w:tcW w:w="1806" w:type="dxa"/>
            <w:noWrap/>
            <w:vAlign w:val="bottom"/>
            <w:hideMark/>
          </w:tcPr>
          <w:p w:rsidR="00E54B0F" w:rsidRPr="00E54B0F" w:rsidRDefault="00E54B0F" w:rsidP="00E54B0F">
            <w:pPr>
              <w:jc w:val="right"/>
              <w:rPr>
                <w:rFonts w:eastAsia="Times New Roman"/>
                <w:color w:val="000000"/>
                <w:szCs w:val="22"/>
              </w:rPr>
            </w:pPr>
            <w:r w:rsidRPr="00E54B0F">
              <w:rPr>
                <w:rFonts w:eastAsia="Times New Roman"/>
                <w:color w:val="000000"/>
                <w:szCs w:val="22"/>
              </w:rPr>
              <w:t>0.329794</w:t>
            </w:r>
          </w:p>
        </w:tc>
        <w:tc>
          <w:tcPr>
            <w:tcW w:w="1555" w:type="dxa"/>
            <w:noWrap/>
            <w:vAlign w:val="bottom"/>
            <w:hideMark/>
          </w:tcPr>
          <w:p w:rsidR="00E54B0F" w:rsidRPr="00E54B0F" w:rsidRDefault="00E54B0F" w:rsidP="00E54B0F">
            <w:pPr>
              <w:jc w:val="right"/>
              <w:rPr>
                <w:rFonts w:eastAsia="Times New Roman"/>
                <w:color w:val="000000"/>
                <w:szCs w:val="22"/>
              </w:rPr>
            </w:pPr>
            <w:r w:rsidRPr="00E54B0F">
              <w:rPr>
                <w:rFonts w:eastAsia="Times New Roman"/>
                <w:color w:val="000000"/>
                <w:szCs w:val="22"/>
              </w:rPr>
              <w:t>0.084944</w:t>
            </w:r>
          </w:p>
        </w:tc>
        <w:tc>
          <w:tcPr>
            <w:tcW w:w="1388" w:type="dxa"/>
            <w:noWrap/>
            <w:vAlign w:val="bottom"/>
            <w:hideMark/>
          </w:tcPr>
          <w:p w:rsidR="00E54B0F" w:rsidRPr="00E54B0F" w:rsidRDefault="00E54B0F" w:rsidP="00E54B0F">
            <w:pPr>
              <w:jc w:val="right"/>
              <w:rPr>
                <w:rFonts w:eastAsia="Times New Roman"/>
                <w:color w:val="000000"/>
                <w:szCs w:val="22"/>
              </w:rPr>
            </w:pPr>
            <w:r w:rsidRPr="00E54B0F">
              <w:rPr>
                <w:rFonts w:eastAsia="Times New Roman"/>
                <w:color w:val="000000"/>
                <w:szCs w:val="22"/>
              </w:rPr>
              <w:t>3.88251</w:t>
            </w:r>
          </w:p>
        </w:tc>
        <w:tc>
          <w:tcPr>
            <w:tcW w:w="1788" w:type="dxa"/>
            <w:noWrap/>
            <w:vAlign w:val="bottom"/>
            <w:hideMark/>
          </w:tcPr>
          <w:p w:rsidR="00E54B0F" w:rsidRPr="00E54B0F" w:rsidRDefault="00E54B0F" w:rsidP="00E54B0F">
            <w:pPr>
              <w:jc w:val="right"/>
              <w:rPr>
                <w:rFonts w:eastAsia="Times New Roman"/>
                <w:color w:val="000000"/>
                <w:szCs w:val="22"/>
              </w:rPr>
            </w:pPr>
            <w:r w:rsidRPr="00E54B0F">
              <w:rPr>
                <w:rFonts w:eastAsia="Times New Roman"/>
                <w:color w:val="000000"/>
                <w:szCs w:val="22"/>
              </w:rPr>
              <w:t>0.0001</w:t>
            </w:r>
          </w:p>
        </w:tc>
      </w:tr>
      <w:tr w:rsidR="00E54B0F" w:rsidRPr="00625B89" w:rsidTr="000D36AA">
        <w:trPr>
          <w:trHeight w:val="336"/>
          <w:jc w:val="center"/>
        </w:trPr>
        <w:tc>
          <w:tcPr>
            <w:tcW w:w="2086" w:type="dxa"/>
            <w:noWrap/>
          </w:tcPr>
          <w:p w:rsidR="00E54B0F" w:rsidRPr="00397CDC" w:rsidRDefault="00E54B0F" w:rsidP="00E54B0F">
            <w:pPr>
              <w:spacing w:after="160"/>
            </w:pPr>
            <w:r>
              <w:lastRenderedPageBreak/>
              <w:t>Ratio of people commuting to work</w:t>
            </w:r>
          </w:p>
        </w:tc>
        <w:tc>
          <w:tcPr>
            <w:tcW w:w="1806" w:type="dxa"/>
            <w:noWrap/>
            <w:vAlign w:val="bottom"/>
          </w:tcPr>
          <w:p w:rsidR="00E54B0F" w:rsidRPr="00E54B0F" w:rsidRDefault="00E54B0F" w:rsidP="00E54B0F">
            <w:pPr>
              <w:jc w:val="right"/>
              <w:rPr>
                <w:rFonts w:eastAsia="Times New Roman"/>
                <w:color w:val="000000"/>
                <w:szCs w:val="22"/>
              </w:rPr>
            </w:pPr>
            <w:r w:rsidRPr="00E54B0F">
              <w:rPr>
                <w:rFonts w:eastAsia="Times New Roman"/>
                <w:color w:val="000000"/>
                <w:szCs w:val="22"/>
              </w:rPr>
              <w:t>0.259591</w:t>
            </w:r>
          </w:p>
        </w:tc>
        <w:tc>
          <w:tcPr>
            <w:tcW w:w="1555" w:type="dxa"/>
            <w:noWrap/>
            <w:vAlign w:val="bottom"/>
          </w:tcPr>
          <w:p w:rsidR="00E54B0F" w:rsidRPr="00E54B0F" w:rsidRDefault="00E54B0F" w:rsidP="00E54B0F">
            <w:pPr>
              <w:jc w:val="right"/>
              <w:rPr>
                <w:rFonts w:eastAsia="Times New Roman"/>
                <w:color w:val="000000"/>
                <w:szCs w:val="22"/>
              </w:rPr>
            </w:pPr>
            <w:r w:rsidRPr="00E54B0F">
              <w:rPr>
                <w:rFonts w:eastAsia="Times New Roman"/>
                <w:color w:val="000000"/>
                <w:szCs w:val="22"/>
              </w:rPr>
              <w:t>0.171689</w:t>
            </w:r>
          </w:p>
        </w:tc>
        <w:tc>
          <w:tcPr>
            <w:tcW w:w="1388" w:type="dxa"/>
            <w:noWrap/>
            <w:vAlign w:val="bottom"/>
          </w:tcPr>
          <w:p w:rsidR="00E54B0F" w:rsidRPr="00E54B0F" w:rsidRDefault="00E54B0F" w:rsidP="00E54B0F">
            <w:pPr>
              <w:jc w:val="right"/>
              <w:rPr>
                <w:rFonts w:eastAsia="Times New Roman"/>
                <w:color w:val="000000"/>
                <w:szCs w:val="22"/>
              </w:rPr>
            </w:pPr>
            <w:r w:rsidRPr="00E54B0F">
              <w:rPr>
                <w:rFonts w:eastAsia="Times New Roman"/>
                <w:color w:val="000000"/>
                <w:szCs w:val="22"/>
              </w:rPr>
              <w:t>1.51198</w:t>
            </w:r>
          </w:p>
        </w:tc>
        <w:tc>
          <w:tcPr>
            <w:tcW w:w="1788" w:type="dxa"/>
            <w:noWrap/>
            <w:vAlign w:val="bottom"/>
          </w:tcPr>
          <w:p w:rsidR="00E54B0F" w:rsidRPr="00E54B0F" w:rsidRDefault="00E54B0F" w:rsidP="00E54B0F">
            <w:pPr>
              <w:jc w:val="right"/>
              <w:rPr>
                <w:rFonts w:eastAsia="Times New Roman"/>
                <w:color w:val="000000"/>
                <w:szCs w:val="22"/>
              </w:rPr>
            </w:pPr>
            <w:r w:rsidRPr="00E54B0F">
              <w:rPr>
                <w:rFonts w:eastAsia="Times New Roman"/>
                <w:color w:val="000000"/>
                <w:szCs w:val="22"/>
              </w:rPr>
              <w:t>0.13054</w:t>
            </w:r>
          </w:p>
        </w:tc>
      </w:tr>
      <w:tr w:rsidR="00E54B0F" w:rsidRPr="00625B89" w:rsidTr="000D36AA">
        <w:trPr>
          <w:trHeight w:val="336"/>
          <w:jc w:val="center"/>
        </w:trPr>
        <w:tc>
          <w:tcPr>
            <w:tcW w:w="2086" w:type="dxa"/>
            <w:noWrap/>
          </w:tcPr>
          <w:p w:rsidR="00E54B0F" w:rsidRPr="00397CDC" w:rsidRDefault="00E54B0F" w:rsidP="00E54B0F">
            <w:pPr>
              <w:spacing w:after="160"/>
            </w:pPr>
            <w:r>
              <w:t>Ratio of households with no vehicles</w:t>
            </w:r>
          </w:p>
        </w:tc>
        <w:tc>
          <w:tcPr>
            <w:tcW w:w="1806" w:type="dxa"/>
            <w:noWrap/>
            <w:vAlign w:val="bottom"/>
          </w:tcPr>
          <w:p w:rsidR="00E54B0F" w:rsidRPr="00E54B0F" w:rsidRDefault="00E54B0F" w:rsidP="00E54B0F">
            <w:pPr>
              <w:jc w:val="right"/>
              <w:rPr>
                <w:rFonts w:eastAsia="Times New Roman"/>
                <w:color w:val="000000"/>
                <w:szCs w:val="22"/>
              </w:rPr>
            </w:pPr>
            <w:r w:rsidRPr="00E54B0F">
              <w:rPr>
                <w:rFonts w:eastAsia="Times New Roman"/>
                <w:color w:val="000000"/>
                <w:szCs w:val="22"/>
              </w:rPr>
              <w:t>-0.19679</w:t>
            </w:r>
          </w:p>
        </w:tc>
        <w:tc>
          <w:tcPr>
            <w:tcW w:w="1555" w:type="dxa"/>
            <w:noWrap/>
            <w:vAlign w:val="bottom"/>
          </w:tcPr>
          <w:p w:rsidR="00E54B0F" w:rsidRPr="00E54B0F" w:rsidRDefault="00E54B0F" w:rsidP="00E54B0F">
            <w:pPr>
              <w:jc w:val="right"/>
              <w:rPr>
                <w:rFonts w:eastAsia="Times New Roman"/>
                <w:color w:val="000000"/>
                <w:szCs w:val="22"/>
              </w:rPr>
            </w:pPr>
            <w:r w:rsidRPr="00E54B0F">
              <w:rPr>
                <w:rFonts w:eastAsia="Times New Roman"/>
                <w:color w:val="000000"/>
                <w:szCs w:val="22"/>
              </w:rPr>
              <w:t>0.19102</w:t>
            </w:r>
          </w:p>
        </w:tc>
        <w:tc>
          <w:tcPr>
            <w:tcW w:w="1388" w:type="dxa"/>
            <w:noWrap/>
            <w:vAlign w:val="bottom"/>
          </w:tcPr>
          <w:p w:rsidR="00E54B0F" w:rsidRPr="00E54B0F" w:rsidRDefault="00E54B0F" w:rsidP="00E54B0F">
            <w:pPr>
              <w:jc w:val="right"/>
              <w:rPr>
                <w:rFonts w:eastAsia="Times New Roman"/>
                <w:color w:val="000000"/>
                <w:szCs w:val="22"/>
              </w:rPr>
            </w:pPr>
            <w:r w:rsidRPr="00E54B0F">
              <w:rPr>
                <w:rFonts w:eastAsia="Times New Roman"/>
                <w:color w:val="000000"/>
                <w:szCs w:val="22"/>
              </w:rPr>
              <w:t>-1.03023</w:t>
            </w:r>
          </w:p>
        </w:tc>
        <w:tc>
          <w:tcPr>
            <w:tcW w:w="1788" w:type="dxa"/>
            <w:noWrap/>
            <w:vAlign w:val="bottom"/>
          </w:tcPr>
          <w:p w:rsidR="00E54B0F" w:rsidRPr="00E54B0F" w:rsidRDefault="00E54B0F" w:rsidP="00E54B0F">
            <w:pPr>
              <w:jc w:val="right"/>
              <w:rPr>
                <w:rFonts w:eastAsia="Times New Roman"/>
                <w:color w:val="000000"/>
                <w:szCs w:val="22"/>
              </w:rPr>
            </w:pPr>
            <w:r w:rsidRPr="00E54B0F">
              <w:rPr>
                <w:rFonts w:eastAsia="Times New Roman"/>
                <w:color w:val="000000"/>
                <w:szCs w:val="22"/>
              </w:rPr>
              <w:t>0.3029</w:t>
            </w:r>
          </w:p>
        </w:tc>
      </w:tr>
    </w:tbl>
    <w:p w:rsidR="00B8023A" w:rsidRDefault="00732D8A" w:rsidP="00732D8A">
      <w:pPr>
        <w:pStyle w:val="NormalWeb"/>
        <w:keepNext/>
        <w:spacing w:before="120" w:beforeAutospacing="0" w:after="120" w:afterAutospacing="0"/>
        <w:jc w:val="center"/>
      </w:pPr>
      <w:bookmarkStart w:id="3" w:name="_Ref46569266"/>
      <w:r>
        <w:t xml:space="preserve">Tab </w:t>
      </w:r>
      <w:fldSimple w:instr=" SEQ Tab \* ARABIC ">
        <w:r>
          <w:t>1</w:t>
        </w:r>
      </w:fldSimple>
      <w:bookmarkEnd w:id="3"/>
      <w:r w:rsidR="00CB7749">
        <w:t>:</w:t>
      </w:r>
      <w:r w:rsidRPr="00732D8A">
        <w:t xml:space="preserve"> </w:t>
      </w:r>
      <w:r>
        <w:t>spatial lag model output summary</w:t>
      </w:r>
      <w:r w:rsidR="00CB7749">
        <w:t>.</w:t>
      </w:r>
    </w:p>
    <w:p w:rsidR="00C87471" w:rsidRDefault="00C87471" w:rsidP="00732D8A">
      <w:pPr>
        <w:pStyle w:val="NormalWeb"/>
        <w:keepNext/>
        <w:spacing w:before="120" w:beforeAutospacing="0" w:after="120" w:afterAutospacing="0"/>
        <w:jc w:val="center"/>
      </w:pPr>
    </w:p>
    <w:p w:rsidR="00732D8A" w:rsidRDefault="00F72E10" w:rsidP="00B8023A">
      <w:pPr>
        <w:pStyle w:val="NormalWeb"/>
        <w:keepNext/>
        <w:spacing w:before="120" w:beforeAutospacing="0" w:after="120" w:afterAutospacing="0"/>
      </w:pPr>
      <w:r w:rsidRPr="00F72E10">
        <w:rPr>
          <w:b/>
        </w:rPr>
        <w:t>Other assumptions</w:t>
      </w:r>
      <w:r>
        <w:t xml:space="preserve">: </w:t>
      </w:r>
      <w:r>
        <w:fldChar w:fldCharType="begin"/>
      </w:r>
      <w:r>
        <w:instrText xml:space="preserve"> REF _Ref46495214 \h  \* MERGEFORMAT </w:instrText>
      </w:r>
      <w:r>
        <w:fldChar w:fldCharType="separate"/>
      </w:r>
      <w:r>
        <w:t>Picture 2</w:t>
      </w:r>
      <w:r>
        <w:fldChar w:fldCharType="end"/>
      </w:r>
      <w:r w:rsidR="00732D8A">
        <w:t xml:space="preserve"> (top left) shows the model generally holds linearity and homoscedasticity assumption (the results could be better without an outlier)</w:t>
      </w:r>
      <w:r>
        <w:t xml:space="preserve">. Moreover, Table 1 (in the paper) shows that each independent factor’s variance inflation factor (VIF) is very small, which means there is little lingering multicollinearity. </w:t>
      </w:r>
      <w:r>
        <w:fldChar w:fldCharType="begin"/>
      </w:r>
      <w:r>
        <w:instrText xml:space="preserve"> REF _Ref46495214 \h  \* MERGEFORMAT </w:instrText>
      </w:r>
      <w:r>
        <w:fldChar w:fldCharType="separate"/>
      </w:r>
      <w:r>
        <w:t>Picture 2</w:t>
      </w:r>
      <w:r>
        <w:fldChar w:fldCharType="end"/>
      </w:r>
      <w:r>
        <w:t xml:space="preserve"> (bottom right) also shows that there is no leverage points in the model and data.</w:t>
      </w:r>
    </w:p>
    <w:p w:rsidR="00732D8A" w:rsidRDefault="00732D8A" w:rsidP="00B8023A">
      <w:pPr>
        <w:pStyle w:val="NormalWeb"/>
        <w:keepNext/>
        <w:spacing w:before="120" w:beforeAutospacing="0" w:after="120" w:afterAutospacing="0"/>
      </w:pPr>
    </w:p>
    <w:p w:rsidR="00DC68DA" w:rsidRDefault="00DC68DA" w:rsidP="00B8023A">
      <w:pPr>
        <w:pStyle w:val="NormalWeb"/>
        <w:keepNext/>
        <w:spacing w:before="120" w:beforeAutospacing="0" w:after="120" w:afterAutospacing="0"/>
      </w:pPr>
      <w:r>
        <w:t>In conclusion, we can conclude that OLS model is appropriate to model the base value (floor value in the last draft) with statistically significant results.</w:t>
      </w:r>
    </w:p>
    <w:p w:rsidR="007E1010" w:rsidRDefault="007E1010" w:rsidP="00716903">
      <w:pPr>
        <w:pStyle w:val="NormalWeb"/>
        <w:spacing w:before="120" w:beforeAutospacing="0" w:after="120" w:afterAutospacing="0"/>
      </w:pPr>
    </w:p>
    <w:p w:rsidR="00DA175A" w:rsidRDefault="00CE39F5" w:rsidP="00716903">
      <w:pPr>
        <w:pStyle w:val="NormalWeb"/>
        <w:spacing w:before="120" w:beforeAutospacing="0" w:after="120" w:afterAutospacing="0"/>
      </w:pPr>
      <w:r w:rsidRPr="0008482F">
        <w:br/>
        <w:t>4) Why the authors only build a model for floor value, while ignoring the other indexes like cliff and floor points, resp</w:t>
      </w:r>
      <w:r w:rsidR="00DA175A">
        <w:t xml:space="preserve">onse intervals, </w:t>
      </w:r>
      <w:r w:rsidR="0019502A">
        <w:t xml:space="preserve">and </w:t>
      </w:r>
      <w:r w:rsidR="00DA175A">
        <w:t>the decay rate?</w:t>
      </w:r>
    </w:p>
    <w:p w:rsidR="00DA175A" w:rsidRDefault="00F737E3" w:rsidP="00716903">
      <w:pPr>
        <w:pStyle w:val="NormalWeb"/>
        <w:spacing w:before="120" w:beforeAutospacing="0" w:after="120" w:afterAutospacing="0"/>
      </w:pPr>
      <w:r w:rsidRPr="00D92AE2">
        <w:rPr>
          <w:b/>
        </w:rPr>
        <w:t>Response</w:t>
      </w:r>
      <w:r>
        <w:t xml:space="preserve">: </w:t>
      </w:r>
      <w:r w:rsidR="00D92AE2">
        <w:t>T</w:t>
      </w:r>
      <w:r>
        <w:t>here are several reasons:</w:t>
      </w:r>
    </w:p>
    <w:p w:rsidR="00F737E3" w:rsidRDefault="00F737E3" w:rsidP="00F737E3">
      <w:pPr>
        <w:pStyle w:val="NormalWeb"/>
        <w:numPr>
          <w:ilvl w:val="0"/>
          <w:numId w:val="11"/>
        </w:numPr>
        <w:spacing w:before="120" w:beforeAutospacing="0" w:after="120" w:afterAutospacing="0"/>
      </w:pPr>
      <w:r>
        <w:t>The length of paper is a major factor when we were deciding whether to put contents in the paper. The last draft is ~8300 word</w:t>
      </w:r>
      <w:r w:rsidR="00B72FE0">
        <w:t>s</w:t>
      </w:r>
      <w:r w:rsidR="00DC4F49">
        <w:t>;</w:t>
      </w:r>
      <w:r w:rsidR="00B72FE0">
        <w:t xml:space="preserve"> we </w:t>
      </w:r>
      <w:r w:rsidR="00DC4F49">
        <w:t xml:space="preserve">also </w:t>
      </w:r>
      <w:r w:rsidR="00B72FE0">
        <w:t xml:space="preserve">need to add the </w:t>
      </w:r>
      <w:r w:rsidR="00DC4F49">
        <w:t xml:space="preserve">proposed </w:t>
      </w:r>
      <w:r w:rsidR="00B72FE0">
        <w:t xml:space="preserve">contents </w:t>
      </w:r>
      <w:r w:rsidR="00DC4F49">
        <w:t>by the referees. Therefore, we decided not to put these analyses in the paper to keep a manageable paper length.</w:t>
      </w:r>
    </w:p>
    <w:p w:rsidR="00F737E3" w:rsidRDefault="00DC4F49" w:rsidP="003001EF">
      <w:pPr>
        <w:pStyle w:val="NormalWeb"/>
        <w:numPr>
          <w:ilvl w:val="0"/>
          <w:numId w:val="11"/>
        </w:numPr>
        <w:spacing w:before="120" w:beforeAutospacing="0" w:after="120" w:afterAutospacing="0"/>
      </w:pPr>
      <w:r>
        <w:t xml:space="preserve">The </w:t>
      </w:r>
      <w:r w:rsidR="00A74D7C">
        <w:t xml:space="preserve">regression </w:t>
      </w:r>
      <w:r>
        <w:t xml:space="preserve">results of the four </w:t>
      </w:r>
      <w:r w:rsidR="00345BF8">
        <w:t xml:space="preserve">dependent </w:t>
      </w:r>
      <w:r>
        <w:t xml:space="preserve">variables are </w:t>
      </w:r>
      <w:r w:rsidR="00345BF8">
        <w:t xml:space="preserve">less </w:t>
      </w:r>
      <w:r w:rsidR="000C57F0">
        <w:t>interesting</w:t>
      </w:r>
      <w:r w:rsidR="00DF2A00">
        <w:t xml:space="preserve"> and informative</w:t>
      </w:r>
      <w:r w:rsidR="000C57F0">
        <w:t>, therefore we</w:t>
      </w:r>
      <w:r w:rsidR="00DF2A00">
        <w:t xml:space="preserve"> intended to be more selective. </w:t>
      </w:r>
      <w:r w:rsidR="00DA2EF6">
        <w:t xml:space="preserve">This could be because: the three time measures (cliff, floor points, and response intervals) mostly depends on the temporal development of the pandemic, including the testing process and media. These factors </w:t>
      </w:r>
      <w:r w:rsidR="00D92AE2">
        <w:t>could</w:t>
      </w:r>
      <w:r w:rsidR="00DA2EF6">
        <w:t xml:space="preserve"> be highly random and non-linear, therefore making them less relevant to the local demography and built environment.</w:t>
      </w:r>
      <w:r w:rsidR="003001EF">
        <w:t xml:space="preserve"> In contrast, b</w:t>
      </w:r>
      <w:r w:rsidR="00FA363E">
        <w:t>ase/floor value is a much more important and robust measure than the other four</w:t>
      </w:r>
      <w:r w:rsidR="00812C49">
        <w:t xml:space="preserve">, therefore we </w:t>
      </w:r>
      <w:r w:rsidR="00261FA8">
        <w:t xml:space="preserve">chose to </w:t>
      </w:r>
      <w:r w:rsidR="00812C49">
        <w:t>focus on the most informative measure</w:t>
      </w:r>
      <w:r w:rsidR="00FA363E">
        <w:t>.</w:t>
      </w:r>
      <w:r w:rsidR="003001EF">
        <w:t xml:space="preserve"> </w:t>
      </w:r>
    </w:p>
    <w:p w:rsidR="009D021D" w:rsidRDefault="00812C49" w:rsidP="0002445E">
      <w:pPr>
        <w:pStyle w:val="NormalWeb"/>
        <w:numPr>
          <w:ilvl w:val="0"/>
          <w:numId w:val="11"/>
        </w:numPr>
        <w:spacing w:before="120" w:beforeAutospacing="0" w:after="120" w:afterAutospacing="0"/>
      </w:pPr>
      <w:r>
        <w:t xml:space="preserve">We did not ignore other indexes. Instead of using a regression model, we chose to </w:t>
      </w:r>
      <w:r w:rsidR="002C2AAB">
        <w:t xml:space="preserve">focus on their own spatiotemporal patterns and some more </w:t>
      </w:r>
      <w:r>
        <w:t>interesting correlation results for the four</w:t>
      </w:r>
      <w:r w:rsidR="00822CFF">
        <w:t xml:space="preserve"> measures</w:t>
      </w:r>
      <w:r>
        <w:t xml:space="preserve">. </w:t>
      </w:r>
      <w:r w:rsidR="006A6F8D">
        <w:t>For example, in section “Results – Response intervals”</w:t>
      </w:r>
      <w:r w:rsidR="00FA062A">
        <w:t xml:space="preserve"> to section </w:t>
      </w:r>
      <w:r w:rsidR="006A6F8D">
        <w:t>“Results – Decay rate”</w:t>
      </w:r>
      <w:r w:rsidR="002C2AAB">
        <w:t xml:space="preserve"> </w:t>
      </w:r>
      <w:r w:rsidR="00FA062A">
        <w:t xml:space="preserve">we presented </w:t>
      </w:r>
      <w:r w:rsidR="002C2AAB">
        <w:t>the hyperbolic relationship between decay rates and cliff points because of its good accuracy and theoretical support</w:t>
      </w:r>
      <w:r w:rsidR="00D92AE2">
        <w:t xml:space="preserve">. </w:t>
      </w:r>
    </w:p>
    <w:p w:rsidR="00DA175A" w:rsidRDefault="00CE39F5" w:rsidP="00716903">
      <w:pPr>
        <w:pStyle w:val="NormalWeb"/>
        <w:spacing w:before="120" w:beforeAutospacing="0" w:after="120" w:afterAutospacing="0"/>
      </w:pPr>
      <w:r w:rsidRPr="0008482F">
        <w:br/>
        <w:t xml:space="preserve">The visualization part is insufficient also. At least two figures are important but missing. First, a </w:t>
      </w:r>
      <w:r w:rsidRPr="0008482F">
        <w:lastRenderedPageBreak/>
        <w:t>figure of the transit demand varying patterns across the study period. Second, a figure visualizing the observed data versus the fitted data using the logistic function. The indexes like floor value, cliff and floor points, response intervals, the decay rate, can also be annotated in the figures.</w:t>
      </w:r>
      <w:r w:rsidRPr="0008482F">
        <w:br/>
      </w:r>
    </w:p>
    <w:p w:rsidR="00261FA8" w:rsidRPr="00735EFF" w:rsidRDefault="00261FA8" w:rsidP="00716903">
      <w:pPr>
        <w:pStyle w:val="NormalWeb"/>
        <w:spacing w:before="120" w:beforeAutospacing="0" w:after="120" w:afterAutospacing="0"/>
      </w:pPr>
      <w:r w:rsidRPr="00047E5F">
        <w:rPr>
          <w:b/>
        </w:rPr>
        <w:t>Response</w:t>
      </w:r>
      <w:r>
        <w:t xml:space="preserve">: we thank the reviewer for the </w:t>
      </w:r>
      <w:r w:rsidR="000A31E7">
        <w:t>good suggestion.</w:t>
      </w:r>
      <w:r w:rsidR="007E2C49">
        <w:t xml:space="preserve"> </w:t>
      </w:r>
      <w:r w:rsidR="007E2C49" w:rsidRPr="00735EFF">
        <w:t xml:space="preserve">We added the two visualizations </w:t>
      </w:r>
      <w:r w:rsidR="004916D4" w:rsidRPr="00735EFF">
        <w:t>as Fig 1 and Fig 2 in the current version.</w:t>
      </w:r>
      <w:r w:rsidR="00735EFF">
        <w:t xml:space="preserve"> </w:t>
      </w:r>
      <w:r w:rsidR="0022736E">
        <w:t xml:space="preserve">However, </w:t>
      </w:r>
      <w:r w:rsidR="004916D4" w:rsidRPr="00735EFF">
        <w:t>we cannot annotate decay rate</w:t>
      </w:r>
      <w:r w:rsidR="0022736E">
        <w:t xml:space="preserve"> </w:t>
      </w:r>
      <w:r w:rsidR="00BD4451">
        <w:t xml:space="preserve">in the </w:t>
      </w:r>
      <w:r w:rsidR="0022736E">
        <w:t>Fig 2</w:t>
      </w:r>
      <w:r w:rsidR="004916D4" w:rsidRPr="00735EFF">
        <w:t>, which is a rate</w:t>
      </w:r>
      <w:r w:rsidR="00017F41" w:rsidRPr="00735EFF">
        <w:t xml:space="preserve"> and canno</w:t>
      </w:r>
      <w:r w:rsidR="005B6474">
        <w:t>t be shown directly on the graph.</w:t>
      </w:r>
      <w:r w:rsidR="00EC4053" w:rsidRPr="00735EFF">
        <w:t xml:space="preserve"> </w:t>
      </w:r>
    </w:p>
    <w:p w:rsidR="00B453F2" w:rsidRDefault="00B453F2" w:rsidP="00716903">
      <w:pPr>
        <w:pStyle w:val="NormalWeb"/>
        <w:spacing w:before="120" w:beforeAutospacing="0" w:after="120" w:afterAutospacing="0"/>
      </w:pPr>
    </w:p>
    <w:p w:rsidR="00DA175A" w:rsidRDefault="00CE39F5" w:rsidP="00716903">
      <w:pPr>
        <w:pStyle w:val="NormalWeb"/>
        <w:spacing w:before="120" w:beforeAutospacing="0" w:after="120" w:afterAutospacing="0"/>
      </w:pPr>
      <w:r w:rsidRPr="0008482F">
        <w:br/>
        <w:t>Some other minor comments:</w:t>
      </w:r>
      <w:r w:rsidRPr="0008482F">
        <w:br/>
        <w:t>1) The authors should involve a proofreader to improve writing. Many words are unprofessional and hard to understand. For example, the floor value mostly means the closest integer less than or equal to a given number, rather than the lowest plateau value the authors want to express.</w:t>
      </w:r>
    </w:p>
    <w:p w:rsidR="007E2C49" w:rsidRDefault="007E2C49" w:rsidP="00716903">
      <w:pPr>
        <w:pStyle w:val="NormalWeb"/>
        <w:spacing w:before="120" w:beforeAutospacing="0" w:after="120" w:afterAutospacing="0"/>
      </w:pPr>
      <w:r w:rsidRPr="00FC2B6E">
        <w:rPr>
          <w:b/>
        </w:rPr>
        <w:t>Response</w:t>
      </w:r>
      <w:r>
        <w:t>:</w:t>
      </w:r>
      <w:r w:rsidR="00165292">
        <w:t xml:space="preserve"> </w:t>
      </w:r>
      <w:r>
        <w:t xml:space="preserve">We changed the name “floor value” and “floor point” to “base value” and “base point”. </w:t>
      </w:r>
      <w:r w:rsidR="00165292">
        <w:t xml:space="preserve">We also did a </w:t>
      </w:r>
      <w:r w:rsidR="00205A8C">
        <w:t xml:space="preserve">full </w:t>
      </w:r>
      <w:r w:rsidR="00165292">
        <w:t>proofread</w:t>
      </w:r>
      <w:r w:rsidR="00205A8C">
        <w:t xml:space="preserve">ing for the paper and made sure the grammar and </w:t>
      </w:r>
      <w:r w:rsidR="00F908A5">
        <w:t>wordings are appropriate</w:t>
      </w:r>
      <w:r w:rsidR="00D829CF">
        <w:t>.</w:t>
      </w:r>
    </w:p>
    <w:p w:rsidR="00DA175A" w:rsidRDefault="00CE39F5" w:rsidP="00716903">
      <w:pPr>
        <w:pStyle w:val="NormalWeb"/>
        <w:spacing w:before="120" w:beforeAutospacing="0" w:after="120" w:afterAutospacing="0"/>
      </w:pPr>
      <w:r w:rsidRPr="0008482F">
        <w:br/>
        <w:t>2) The holidays should be excluded from the study periods due to the unusual human mobility patterns.</w:t>
      </w:r>
    </w:p>
    <w:p w:rsidR="007E2C49" w:rsidRDefault="007E2C49" w:rsidP="00A005F1">
      <w:pPr>
        <w:pStyle w:val="NormalWeb"/>
        <w:spacing w:before="120" w:beforeAutospacing="0" w:after="120" w:afterAutospacing="0"/>
      </w:pPr>
      <w:r w:rsidRPr="00A005F1">
        <w:rPr>
          <w:b/>
        </w:rPr>
        <w:t>Response</w:t>
      </w:r>
      <w:r>
        <w:t xml:space="preserve">: </w:t>
      </w:r>
      <w:r w:rsidR="00A005F1">
        <w:t>t</w:t>
      </w:r>
      <w:r>
        <w:t xml:space="preserve">he </w:t>
      </w:r>
      <w:r w:rsidR="00A005F1">
        <w:t xml:space="preserve">research </w:t>
      </w:r>
      <w:r>
        <w:t>time span is from February</w:t>
      </w:r>
      <w:r w:rsidR="00A005F1">
        <w:t xml:space="preserve"> 15</w:t>
      </w:r>
      <w:r w:rsidR="00A005F1" w:rsidRPr="00A005F1">
        <w:rPr>
          <w:vertAlign w:val="superscript"/>
        </w:rPr>
        <w:t>th</w:t>
      </w:r>
      <w:r>
        <w:t xml:space="preserve"> to May</w:t>
      </w:r>
      <w:r w:rsidR="00A005F1">
        <w:t xml:space="preserve">; the only </w:t>
      </w:r>
      <w:r w:rsidR="009B29BD">
        <w:t xml:space="preserve">national </w:t>
      </w:r>
      <w:r w:rsidR="00A005F1">
        <w:t>holidays</w:t>
      </w:r>
      <w:r w:rsidR="009B29BD">
        <w:t xml:space="preserve"> is the</w:t>
      </w:r>
      <w:r w:rsidR="00A005F1">
        <w:t xml:space="preserve"> President’s day (Feb 17</w:t>
      </w:r>
      <w:r w:rsidR="00A005F1" w:rsidRPr="00A005F1">
        <w:rPr>
          <w:vertAlign w:val="superscript"/>
        </w:rPr>
        <w:t>th</w:t>
      </w:r>
      <w:r w:rsidR="00A005F1">
        <w:t>)</w:t>
      </w:r>
      <w:r>
        <w:t>.</w:t>
      </w:r>
      <w:r w:rsidR="00A005F1">
        <w:t xml:space="preserve"> </w:t>
      </w:r>
      <w:r w:rsidR="00F0123E">
        <w:t xml:space="preserve">It </w:t>
      </w:r>
      <w:r w:rsidR="00A005F1">
        <w:t>is no</w:t>
      </w:r>
      <w:r w:rsidR="00F0123E">
        <w:t>t a</w:t>
      </w:r>
      <w:r w:rsidR="00A005F1">
        <w:t xml:space="preserve"> major holiday that could vastly impact human mobility like Christmas and New </w:t>
      </w:r>
      <w:r w:rsidR="00F0123E">
        <w:t>Year</w:t>
      </w:r>
      <w:r w:rsidR="00A005F1">
        <w:t xml:space="preserve">’s Day. Moreover, the transit demand data are </w:t>
      </w:r>
      <w:r w:rsidR="00A35A63">
        <w:t xml:space="preserve">normalized and </w:t>
      </w:r>
      <w:r w:rsidR="00A005F1">
        <w:t>adjusted by historical data</w:t>
      </w:r>
      <w:r w:rsidR="00A35A63">
        <w:t>;</w:t>
      </w:r>
      <w:r w:rsidR="009B29BD">
        <w:t xml:space="preserve"> therefore, </w:t>
      </w:r>
      <w:r w:rsidR="00A35A63">
        <w:t>even if the mobility is impacted, the impact is normalized</w:t>
      </w:r>
      <w:r w:rsidR="00BD3044">
        <w:t xml:space="preserve"> therefore comparable to other normal days.</w:t>
      </w:r>
    </w:p>
    <w:p w:rsidR="00DA175A" w:rsidRDefault="00CE39F5" w:rsidP="00716903">
      <w:pPr>
        <w:pStyle w:val="NormalWeb"/>
        <w:spacing w:before="120" w:beforeAutospacing="0" w:after="120" w:afterAutospacing="0"/>
      </w:pPr>
      <w:r w:rsidRPr="0008482F">
        <w:br/>
        <w:t>3) The authors should also report the variables with insignificant P-values in Table 1.</w:t>
      </w:r>
    </w:p>
    <w:p w:rsidR="00502F2D" w:rsidRDefault="00502F2D" w:rsidP="00716903">
      <w:pPr>
        <w:pStyle w:val="NormalWeb"/>
        <w:spacing w:before="120" w:beforeAutospacing="0" w:after="120" w:afterAutospacing="0"/>
      </w:pPr>
      <w:r w:rsidRPr="001C300F">
        <w:rPr>
          <w:b/>
        </w:rPr>
        <w:t>Response</w:t>
      </w:r>
      <w:r>
        <w:t xml:space="preserve">: </w:t>
      </w:r>
      <w:r w:rsidR="00224AF0">
        <w:t>we added the</w:t>
      </w:r>
      <w:r w:rsidR="00C37806">
        <w:t xml:space="preserve"> </w:t>
      </w:r>
      <w:r w:rsidR="004D7E82">
        <w:t>two mentioned insignificant factors “</w:t>
      </w:r>
      <w:r w:rsidR="00C37806">
        <w:t>ratio of people commuting to work</w:t>
      </w:r>
      <w:r w:rsidR="004D7E82">
        <w:t>”</w:t>
      </w:r>
      <w:r w:rsidR="00C37806">
        <w:t xml:space="preserve"> and </w:t>
      </w:r>
      <w:r w:rsidR="004D7E82">
        <w:t>“</w:t>
      </w:r>
      <w:r w:rsidR="00C37806">
        <w:t>ratio of households with no vehicles</w:t>
      </w:r>
      <w:r w:rsidR="004D7E82">
        <w:t>”</w:t>
      </w:r>
      <w:r w:rsidR="00C37806">
        <w:t xml:space="preserve"> </w:t>
      </w:r>
      <w:r w:rsidR="00224AF0">
        <w:t xml:space="preserve">in the </w:t>
      </w:r>
      <w:r w:rsidR="0083372E">
        <w:t>T</w:t>
      </w:r>
      <w:r w:rsidR="00224AF0">
        <w:t>able</w:t>
      </w:r>
      <w:r w:rsidR="0083372E">
        <w:t xml:space="preserve"> 1</w:t>
      </w:r>
      <w:r w:rsidR="00224AF0">
        <w:t xml:space="preserve">. </w:t>
      </w:r>
    </w:p>
    <w:p w:rsidR="00CE39F5" w:rsidRDefault="00CE39F5" w:rsidP="00716903">
      <w:pPr>
        <w:pStyle w:val="NormalWeb"/>
        <w:spacing w:before="120" w:beforeAutospacing="0" w:after="120" w:afterAutospacing="0"/>
      </w:pPr>
      <w:r w:rsidRPr="0008482F">
        <w:br/>
        <w:t>4) In Line 353, why does the ratio of female have high multi-collinearity with the ratio of African Americans?</w:t>
      </w:r>
    </w:p>
    <w:p w:rsidR="00DA175A" w:rsidRDefault="001036CE" w:rsidP="00716903">
      <w:pPr>
        <w:pStyle w:val="NormalWeb"/>
        <w:spacing w:before="120" w:beforeAutospacing="0" w:after="120" w:afterAutospacing="0"/>
      </w:pPr>
      <w:r w:rsidRPr="00F1600B">
        <w:rPr>
          <w:rFonts w:hint="eastAsia"/>
          <w:b/>
        </w:rPr>
        <w:t>Res</w:t>
      </w:r>
      <w:r w:rsidRPr="00F1600B">
        <w:rPr>
          <w:b/>
        </w:rPr>
        <w:t>ponse</w:t>
      </w:r>
      <w:r>
        <w:t>:</w:t>
      </w:r>
      <w:r w:rsidR="00C62164">
        <w:t xml:space="preserve"> </w:t>
      </w:r>
      <w:r>
        <w:t xml:space="preserve">this </w:t>
      </w:r>
      <w:r w:rsidR="002223DB">
        <w:t>could</w:t>
      </w:r>
      <w:r>
        <w:t xml:space="preserve"> be because of African Americans’ demographic str</w:t>
      </w:r>
      <w:r w:rsidR="00C62164">
        <w:t xml:space="preserve">ucture in </w:t>
      </w:r>
      <w:r w:rsidR="004733DE">
        <w:t xml:space="preserve">the </w:t>
      </w:r>
      <w:r w:rsidR="00C62164">
        <w:t>studied cities</w:t>
      </w:r>
      <w:r w:rsidR="004733DE">
        <w:t>, which is dominantly large cities.</w:t>
      </w:r>
      <w:r w:rsidR="00D30C48">
        <w:t xml:space="preserve"> </w:t>
      </w:r>
      <w:r w:rsidR="00A3519A">
        <w:fldChar w:fldCharType="begin"/>
      </w:r>
      <w:r w:rsidR="00A3519A">
        <w:instrText xml:space="preserve"> REF _Ref46668674 \h </w:instrText>
      </w:r>
      <w:r w:rsidR="00A3519A">
        <w:fldChar w:fldCharType="separate"/>
      </w:r>
      <w:r w:rsidR="00A3519A">
        <w:t>Picture 3</w:t>
      </w:r>
      <w:r w:rsidR="00A3519A">
        <w:fldChar w:fldCharType="end"/>
      </w:r>
      <w:r w:rsidR="00A3519A">
        <w:t xml:space="preserve"> shows the scatter point plot between the two factors.</w:t>
      </w:r>
      <w:r w:rsidR="00E76C0B">
        <w:t xml:space="preserve"> However,</w:t>
      </w:r>
      <w:r w:rsidR="001458D3">
        <w:t xml:space="preserve"> </w:t>
      </w:r>
      <w:r w:rsidR="00E76C0B">
        <w:t>we cannot</w:t>
      </w:r>
      <w:r w:rsidR="008D13B0">
        <w:t xml:space="preserve"> and do not aim to</w:t>
      </w:r>
      <w:r w:rsidR="00E76C0B">
        <w:t xml:space="preserve"> confirm the causality based on correlation </w:t>
      </w:r>
      <w:r w:rsidR="00680190">
        <w:t>results.</w:t>
      </w:r>
    </w:p>
    <w:p w:rsidR="00D30C48" w:rsidRDefault="008A449D" w:rsidP="00D30C48">
      <w:pPr>
        <w:pStyle w:val="NormalWeb"/>
        <w:keepNext/>
        <w:spacing w:before="120" w:beforeAutospacing="0" w:after="120" w:afterAutospacing="0"/>
        <w:jc w:val="center"/>
      </w:pPr>
      <w:r>
        <w:rPr>
          <w:noProof/>
        </w:rPr>
        <w:lastRenderedPageBreak/>
        <w:drawing>
          <wp:inline distT="0" distB="0" distL="0" distR="0" wp14:anchorId="472CB7FD" wp14:editId="7344A31C">
            <wp:extent cx="3829050" cy="3467100"/>
            <wp:effectExtent l="0" t="0" r="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1036CE" w:rsidRDefault="00D30C48" w:rsidP="00092DB0">
      <w:pPr>
        <w:pStyle w:val="NormalWeb"/>
        <w:spacing w:before="120" w:beforeAutospacing="0" w:after="120" w:afterAutospacing="0"/>
        <w:jc w:val="center"/>
      </w:pPr>
      <w:bookmarkStart w:id="4" w:name="_Ref46668674"/>
      <w:r>
        <w:t xml:space="preserve">Picture </w:t>
      </w:r>
      <w:fldSimple w:instr=" SEQ Picture \* ARABIC ">
        <w:r w:rsidR="00035242">
          <w:rPr>
            <w:noProof/>
          </w:rPr>
          <w:t>3</w:t>
        </w:r>
      </w:fldSimple>
      <w:bookmarkEnd w:id="4"/>
      <w:r>
        <w:t>: the scatter point plot between ratio of African American and ratio of female.</w:t>
      </w:r>
    </w:p>
    <w:p w:rsidR="001036CE" w:rsidRPr="0008482F" w:rsidRDefault="001036CE" w:rsidP="00716903">
      <w:pPr>
        <w:pStyle w:val="NormalWeb"/>
        <w:spacing w:before="120" w:beforeAutospacing="0" w:after="120" w:afterAutospacing="0"/>
      </w:pPr>
    </w:p>
    <w:p w:rsidR="00DD425B" w:rsidRDefault="00CE39F5" w:rsidP="00716903">
      <w:pPr>
        <w:spacing w:before="120" w:after="120"/>
      </w:pPr>
      <w:r w:rsidRPr="0008482F">
        <w:t>Reviewer #2: This interesting paper investigates the impacts of the COVID-19 pandemic of public transit ridership across major systems in the US. The main data supporting this research are provided by the Transit app. It is a very timely effort, focusing on an important topic with a strong tie to the society. Methods are adequate. But I have several concerns for the authors to address.</w:t>
      </w:r>
      <w:r w:rsidRPr="0008482F">
        <w:br/>
      </w:r>
      <w:r w:rsidRPr="0008482F">
        <w:br/>
        <w:t>1. Introduction section is not very motivating. For example, why is it important to study the changes in public transit ridership, along with some metrics like the floor value and so on? What knowledge do we gain from this? How can this knowledge be beneficial to the society? The authors could’ve done a better job discussing these points.</w:t>
      </w:r>
      <w:r w:rsidRPr="0008482F">
        <w:br/>
      </w:r>
      <w:r w:rsidR="003E2110" w:rsidRPr="00E2401A">
        <w:rPr>
          <w:b/>
        </w:rPr>
        <w:t>Response</w:t>
      </w:r>
      <w:r w:rsidR="003E2110">
        <w:t xml:space="preserve">: </w:t>
      </w:r>
      <w:r w:rsidR="002007F5">
        <w:t>this is a good suggestion. To answer the questions raised by this comment, we rewrote the introduction part (</w:t>
      </w:r>
      <w:r w:rsidR="004A14A9">
        <w:rPr>
          <w:u w:val="single"/>
        </w:rPr>
        <w:t>section “Introduction”</w:t>
      </w:r>
      <w:r w:rsidR="002007F5">
        <w:t xml:space="preserve">). </w:t>
      </w:r>
    </w:p>
    <w:p w:rsidR="006A3BB9" w:rsidRDefault="006A3BB9" w:rsidP="00DD425B">
      <w:pPr>
        <w:spacing w:before="120" w:after="120"/>
        <w:ind w:firstLine="720"/>
      </w:pPr>
      <w:r>
        <w:t>In paragraph 1, we discussed the timely nature of this paper. As the reviewers pointed out, this is a major contribution of this paper.</w:t>
      </w:r>
    </w:p>
    <w:p w:rsidR="00B923A2" w:rsidRDefault="002007F5" w:rsidP="00DD425B">
      <w:pPr>
        <w:spacing w:before="120" w:after="120"/>
        <w:ind w:firstLine="720"/>
      </w:pPr>
      <w:r>
        <w:t xml:space="preserve">In </w:t>
      </w:r>
      <w:r w:rsidRPr="002007F5">
        <w:rPr>
          <w:u w:val="single"/>
        </w:rPr>
        <w:t>paragraph 2</w:t>
      </w:r>
      <w:r>
        <w:t xml:space="preserve">, </w:t>
      </w:r>
      <w:r w:rsidR="000D36AA">
        <w:t>w</w:t>
      </w:r>
      <w:r>
        <w:t>e discussed the necessity to quantify the highly heterogeneous transit demand decline</w:t>
      </w:r>
      <w:r w:rsidR="00B923A2">
        <w:t xml:space="preserve">. </w:t>
      </w:r>
      <w:r w:rsidR="00DD425B">
        <w:t>We also answered the three questions specially:</w:t>
      </w:r>
    </w:p>
    <w:p w:rsidR="00DD425B" w:rsidRDefault="00DD425B" w:rsidP="00DD425B">
      <w:pPr>
        <w:pStyle w:val="ListParagraph"/>
        <w:numPr>
          <w:ilvl w:val="0"/>
          <w:numId w:val="15"/>
        </w:numPr>
        <w:spacing w:before="120" w:after="120"/>
      </w:pPr>
      <w:r>
        <w:t xml:space="preserve">Why: </w:t>
      </w:r>
      <w:r w:rsidR="00025CC2">
        <w:t>the COVID19’s impact on public transit systems is especially severe</w:t>
      </w:r>
      <w:r w:rsidR="00352D53">
        <w:t xml:space="preserve"> and highly heterogeneous across the space</w:t>
      </w:r>
      <w:r w:rsidR="00300D72">
        <w:t xml:space="preserve"> according to different reports</w:t>
      </w:r>
      <w:r w:rsidR="00025CC2">
        <w:t>.</w:t>
      </w:r>
    </w:p>
    <w:p w:rsidR="003A1BD8" w:rsidRDefault="003A1BD8" w:rsidP="00DD425B">
      <w:pPr>
        <w:pStyle w:val="ListParagraph"/>
        <w:numPr>
          <w:ilvl w:val="0"/>
          <w:numId w:val="15"/>
        </w:numPr>
        <w:spacing w:before="120" w:after="120"/>
      </w:pPr>
      <w:r>
        <w:t xml:space="preserve">Knowledge: the </w:t>
      </w:r>
      <w:r w:rsidR="00CB06AC">
        <w:t xml:space="preserve">quantitative </w:t>
      </w:r>
      <w:r>
        <w:t xml:space="preserve">measure of the transit demand </w:t>
      </w:r>
      <w:r w:rsidR="00CB06AC">
        <w:t xml:space="preserve">decline </w:t>
      </w:r>
      <w:r>
        <w:t>and their spatial</w:t>
      </w:r>
      <w:r w:rsidR="007A406A">
        <w:t xml:space="preserve"> disparity</w:t>
      </w:r>
      <w:r>
        <w:t>;</w:t>
      </w:r>
    </w:p>
    <w:p w:rsidR="003A1BD8" w:rsidRDefault="000D6493" w:rsidP="00DD425B">
      <w:pPr>
        <w:pStyle w:val="ListParagraph"/>
        <w:numPr>
          <w:ilvl w:val="0"/>
          <w:numId w:val="15"/>
        </w:numPr>
        <w:spacing w:before="120" w:after="120"/>
      </w:pPr>
      <w:r>
        <w:lastRenderedPageBreak/>
        <w:t>Benefit</w:t>
      </w:r>
      <w:r w:rsidR="003A1BD8">
        <w:t xml:space="preserve">: provide important information for future strategic transit planning and administration. We talked about the specific usage </w:t>
      </w:r>
      <w:r w:rsidR="0066493B">
        <w:t xml:space="preserve">of each corresponding finding </w:t>
      </w:r>
      <w:r w:rsidR="003A1BD8">
        <w:t>later</w:t>
      </w:r>
      <w:r w:rsidR="008933C6">
        <w:t xml:space="preserve"> in the conclusion</w:t>
      </w:r>
      <w:r w:rsidR="00C61F68">
        <w:t xml:space="preserve"> section</w:t>
      </w:r>
      <w:r w:rsidR="003A1BD8">
        <w:t>.</w:t>
      </w:r>
    </w:p>
    <w:p w:rsidR="00DA175A" w:rsidRDefault="00B923A2" w:rsidP="00A628D4">
      <w:pPr>
        <w:spacing w:before="120" w:after="120"/>
        <w:ind w:firstLine="720"/>
      </w:pPr>
      <w:r>
        <w:t>In paragraph 3, we discussed the necessity to connect the introduced measures with</w:t>
      </w:r>
      <w:r w:rsidR="00A628D4">
        <w:t xml:space="preserve"> socioeconomic and demographic factors:</w:t>
      </w:r>
    </w:p>
    <w:p w:rsidR="00A628D4" w:rsidRDefault="00A628D4" w:rsidP="00A628D4">
      <w:pPr>
        <w:pStyle w:val="ListParagraph"/>
        <w:numPr>
          <w:ilvl w:val="0"/>
          <w:numId w:val="16"/>
        </w:numPr>
        <w:spacing w:before="120" w:after="120"/>
      </w:pPr>
      <w:r>
        <w:t>Why: to understand the decline</w:t>
      </w:r>
      <w:r w:rsidR="00D66324">
        <w:t xml:space="preserve"> and hourly demand profile change</w:t>
      </w:r>
      <w:r>
        <w:t xml:space="preserve">’s connection </w:t>
      </w:r>
      <w:r w:rsidR="001C0313">
        <w:t xml:space="preserve">with </w:t>
      </w:r>
      <w:r>
        <w:t xml:space="preserve">inequality among </w:t>
      </w:r>
      <w:r w:rsidR="006A3BB9">
        <w:t>different social dimensions.</w:t>
      </w:r>
    </w:p>
    <w:p w:rsidR="007147C7" w:rsidRDefault="007147C7" w:rsidP="00A628D4">
      <w:pPr>
        <w:pStyle w:val="ListParagraph"/>
        <w:numPr>
          <w:ilvl w:val="0"/>
          <w:numId w:val="16"/>
        </w:numPr>
        <w:spacing w:before="120" w:after="120"/>
      </w:pPr>
      <w:r>
        <w:t xml:space="preserve">Knowledge: </w:t>
      </w:r>
      <w:r w:rsidR="00E12123">
        <w:t>the connections to the socioeconomic and demographic factors, especially for underprivileged populations;</w:t>
      </w:r>
    </w:p>
    <w:p w:rsidR="00E12123" w:rsidRDefault="000D6493" w:rsidP="00A628D4">
      <w:pPr>
        <w:pStyle w:val="ListParagraph"/>
        <w:numPr>
          <w:ilvl w:val="0"/>
          <w:numId w:val="16"/>
        </w:numPr>
        <w:spacing w:before="120" w:after="120"/>
      </w:pPr>
      <w:r>
        <w:t>Benefit</w:t>
      </w:r>
      <w:r w:rsidR="00E12123">
        <w:t xml:space="preserve">: the findings could </w:t>
      </w:r>
      <w:r w:rsidR="00DB3293">
        <w:t xml:space="preserve">be a key </w:t>
      </w:r>
      <w:r w:rsidR="00E12123">
        <w:t xml:space="preserve">evidence </w:t>
      </w:r>
      <w:r w:rsidR="00DB3293">
        <w:t xml:space="preserve">about the linkages between captive riders and transit system. We </w:t>
      </w:r>
      <w:r w:rsidR="00A37A44">
        <w:t xml:space="preserve">further discussed this later in the conclusion </w:t>
      </w:r>
      <w:r w:rsidR="000F16D2">
        <w:t>section (section “Conclusion”</w:t>
      </w:r>
      <w:r>
        <w:t xml:space="preserve">) </w:t>
      </w:r>
      <w:r w:rsidR="00A37A44">
        <w:t>that public transit as a social welfare.</w:t>
      </w:r>
    </w:p>
    <w:p w:rsidR="00FB3151" w:rsidRDefault="00423F62" w:rsidP="00C26CAF">
      <w:pPr>
        <w:spacing w:before="120" w:after="120"/>
        <w:ind w:firstLine="720"/>
      </w:pPr>
      <w:r>
        <w:t>In paragraph 4, we discussed</w:t>
      </w:r>
      <w:r w:rsidR="00755774">
        <w:t xml:space="preserve"> that </w:t>
      </w:r>
      <w:r>
        <w:t xml:space="preserve">the literature is very scarce and there is an urgent need to </w:t>
      </w:r>
      <w:r w:rsidR="006977BE">
        <w:t xml:space="preserve">address </w:t>
      </w:r>
      <w:r>
        <w:t xml:space="preserve">this academic gap. </w:t>
      </w:r>
      <w:r w:rsidR="000D6493">
        <w:t xml:space="preserve">In </w:t>
      </w:r>
      <w:r w:rsidR="00031730">
        <w:rPr>
          <w:u w:val="single"/>
        </w:rPr>
        <w:t>paragraph “Conclusion”</w:t>
      </w:r>
      <w:r w:rsidR="000D6493">
        <w:t xml:space="preserve">, we </w:t>
      </w:r>
      <w:r w:rsidR="00AA2492">
        <w:t xml:space="preserve">also </w:t>
      </w:r>
      <w:r w:rsidR="000D6493">
        <w:t xml:space="preserve">discussed the </w:t>
      </w:r>
      <w:r w:rsidR="006A3BB9">
        <w:t>lack of the literature, which moreover shows the necessity of this paper. Very few studies provided systematic discussion about the impact of a pandemic on transit systems on the national scale. This could be another major contribution of this paper.</w:t>
      </w:r>
      <w:r w:rsidR="00C26CAF">
        <w:t xml:space="preserve"> </w:t>
      </w:r>
      <w:r w:rsidR="00FB3151">
        <w:t xml:space="preserve">In paragraph 5, we discussed the data source and the </w:t>
      </w:r>
      <w:r w:rsidR="00E917A3">
        <w:t xml:space="preserve">new opportunities </w:t>
      </w:r>
      <w:r w:rsidR="00FB3151">
        <w:t xml:space="preserve">of the new </w:t>
      </w:r>
      <w:r w:rsidR="0090376A">
        <w:t xml:space="preserve">data and </w:t>
      </w:r>
      <w:r w:rsidR="00FB3151">
        <w:t>technologies</w:t>
      </w:r>
      <w:r w:rsidR="00C26CAF">
        <w:t xml:space="preserve">. We believe the new introduction </w:t>
      </w:r>
      <w:r w:rsidR="00472BD0">
        <w:t>section is improved.</w:t>
      </w:r>
    </w:p>
    <w:p w:rsidR="00DA175A" w:rsidRDefault="00CE39F5" w:rsidP="00716903">
      <w:pPr>
        <w:spacing w:before="120" w:after="120"/>
      </w:pPr>
      <w:r w:rsidRPr="0008482F">
        <w:br/>
        <w:t>2. My major concern is that there is no lit review in this paper. Without discussing previous studies of relevant scopes, how can we know the research gap and the contributions of this work? It is important to add such a</w:t>
      </w:r>
      <w:r w:rsidR="00A3519A">
        <w:t xml:space="preserve"> section to back up your ideas.</w:t>
      </w:r>
    </w:p>
    <w:p w:rsidR="00A3519A" w:rsidRDefault="00A3519A" w:rsidP="00716903">
      <w:pPr>
        <w:spacing w:before="120" w:after="120"/>
      </w:pPr>
      <w:r w:rsidRPr="00A3519A">
        <w:rPr>
          <w:b/>
        </w:rPr>
        <w:t>Response</w:t>
      </w:r>
      <w:r>
        <w:t xml:space="preserve">: this is a good question and we also share the concern too. The reasons </w:t>
      </w:r>
      <w:r w:rsidR="00F17346">
        <w:t xml:space="preserve">why we did not include a dedicated literature review section </w:t>
      </w:r>
      <w:r>
        <w:t>are:</w:t>
      </w:r>
    </w:p>
    <w:p w:rsidR="00A3519A" w:rsidRDefault="00A3519A" w:rsidP="00A3519A">
      <w:pPr>
        <w:pStyle w:val="ListParagraph"/>
        <w:numPr>
          <w:ilvl w:val="0"/>
          <w:numId w:val="12"/>
        </w:numPr>
        <w:spacing w:before="120" w:after="120"/>
      </w:pPr>
      <w:r>
        <w:t>PLOS ONE’s requirement. PLOS ONE requires authors to organize the papers as</w:t>
      </w:r>
      <w:r w:rsidR="00A94125">
        <w:t>:</w:t>
      </w:r>
      <w:r>
        <w:t xml:space="preserve"> Introduction + Materials and Methods + Results + Discussion and Conclusions. </w:t>
      </w:r>
      <w:r w:rsidR="00F17346">
        <w:t xml:space="preserve">Please refer to the official guidelines: </w:t>
      </w:r>
      <w:hyperlink r:id="rId21" w:history="1">
        <w:r w:rsidR="00F17346">
          <w:rPr>
            <w:rStyle w:val="Hyperlink"/>
          </w:rPr>
          <w:t>https://journals.plos.org/plosone/s/submission-guidelines</w:t>
        </w:r>
      </w:hyperlink>
      <w:r w:rsidR="00A94125">
        <w:t>.</w:t>
      </w:r>
      <w:r w:rsidR="00F17346">
        <w:t xml:space="preserve"> </w:t>
      </w:r>
    </w:p>
    <w:p w:rsidR="005259BB" w:rsidRDefault="00F17346" w:rsidP="005259BB">
      <w:pPr>
        <w:pStyle w:val="ListParagraph"/>
        <w:numPr>
          <w:ilvl w:val="0"/>
          <w:numId w:val="12"/>
        </w:numPr>
        <w:spacing w:before="120" w:after="120"/>
      </w:pPr>
      <w:r>
        <w:t xml:space="preserve">The topic is unprecedented. Before the occurrence of COVID-19, there were </w:t>
      </w:r>
      <w:r w:rsidR="00A94125">
        <w:t>very</w:t>
      </w:r>
      <w:r>
        <w:t xml:space="preserve"> few studies that investigated the impact of a pandemic on the public transit system. </w:t>
      </w:r>
      <w:r w:rsidR="005259BB">
        <w:t xml:space="preserve">This could be because of two reasons: 1) the lack of accessible empirical transit demand/ridership data; 2) there were very few </w:t>
      </w:r>
      <w:r w:rsidR="00C458E1">
        <w:t xml:space="preserve">similar </w:t>
      </w:r>
      <w:r w:rsidR="005259BB">
        <w:t xml:space="preserve">widespread </w:t>
      </w:r>
      <w:r w:rsidR="00C458E1">
        <w:t xml:space="preserve">new </w:t>
      </w:r>
      <w:r w:rsidR="005259BB">
        <w:t>pandemic such as COVID-19 in the</w:t>
      </w:r>
      <w:r w:rsidR="00C458E1">
        <w:t xml:space="preserve"> United States</w:t>
      </w:r>
      <w:r w:rsidR="005259BB">
        <w:t xml:space="preserve">. </w:t>
      </w:r>
    </w:p>
    <w:p w:rsidR="00F17346" w:rsidRDefault="005259BB" w:rsidP="005259BB">
      <w:pPr>
        <w:spacing w:before="120" w:after="120"/>
      </w:pPr>
      <w:r>
        <w:t xml:space="preserve">Therefore, instead of dedicating a whole section for the literature review, we made references in the introduction part and in each corresponding section. </w:t>
      </w:r>
      <w:r w:rsidR="00F17346">
        <w:t>We introduced two papers based on Taiwan’s SARS and South Korea’s MERS pandemic</w:t>
      </w:r>
      <w:r>
        <w:t xml:space="preserve"> and their experience </w:t>
      </w:r>
      <w:r w:rsidR="006720CC">
        <w:t>about the pandemic impact on the transit systems</w:t>
      </w:r>
      <w:r w:rsidR="00F17346">
        <w:t>.</w:t>
      </w:r>
      <w:r>
        <w:t xml:space="preserve"> </w:t>
      </w:r>
      <w:r w:rsidR="00C07824">
        <w:t xml:space="preserve">We </w:t>
      </w:r>
      <w:r>
        <w:t xml:space="preserve">have yet to find any references about the impact </w:t>
      </w:r>
      <w:r w:rsidR="00C07824">
        <w:t xml:space="preserve">of a pandemic </w:t>
      </w:r>
      <w:r>
        <w:t xml:space="preserve">on </w:t>
      </w:r>
      <w:r w:rsidR="00C07824">
        <w:t xml:space="preserve">the transit systems in the North America. </w:t>
      </w:r>
    </w:p>
    <w:p w:rsidR="00AB39E8" w:rsidRDefault="00CE39F5" w:rsidP="00716903">
      <w:pPr>
        <w:spacing w:before="120" w:after="120"/>
      </w:pPr>
      <w:r w:rsidRPr="0008482F">
        <w:br/>
        <w:t xml:space="preserve">3. Variables. The authors should justify why some variables are selected. I am concerned about a few </w:t>
      </w:r>
      <w:r w:rsidR="004D72AC" w:rsidRPr="0008482F">
        <w:t>variables</w:t>
      </w:r>
      <w:r w:rsidRPr="0008482F">
        <w:t xml:space="preserve">. One such variable, for example, is the occupation type factor. As described in lines 168-169, “Information, Financial activities, and professional and business service” were selected and adopted in the model. The assumption, as detailed in lines 164-165 and line 169, is </w:t>
      </w:r>
      <w:r w:rsidRPr="0008482F">
        <w:lastRenderedPageBreak/>
        <w:t>that these types of workers are more likely to work from home during this pandemic and thus areas with more of these workers are more likely to experience a greater hit in ridership. This assumption/assertion is somehow problematic. I think these subgroups are less likely to use public transit but instead rely more on private vehicles before this pandemic. That said, they may not be an important component to the typical ridership. Therefore, looking at communities with higher percentage of these workers for examining sudden ridership change is less convincing.</w:t>
      </w:r>
      <w:r w:rsidRPr="0008482F">
        <w:br/>
        <w:t>In addition to the variables already included in the model, I think the number of homeless people should be considered. Homeless people are more likely to take/occupy public transit, especially in large cities like NYC. As this particular subgroup of population reportedly has higher infection risk, the related transit systems may be affected more severely. This can also be related to the awareness</w:t>
      </w:r>
      <w:r w:rsidR="00E35B41">
        <w:t xml:space="preserve"> factor discussed in the paper.</w:t>
      </w:r>
    </w:p>
    <w:p w:rsidR="00D00077" w:rsidRDefault="00AB39E8" w:rsidP="00716903">
      <w:pPr>
        <w:spacing w:before="120" w:after="120"/>
      </w:pPr>
      <w:r w:rsidRPr="00D00077">
        <w:rPr>
          <w:b/>
        </w:rPr>
        <w:t>Response</w:t>
      </w:r>
      <w:r>
        <w:t xml:space="preserve">: </w:t>
      </w:r>
    </w:p>
    <w:p w:rsidR="00413A21" w:rsidRDefault="00E35B41" w:rsidP="0009108C">
      <w:pPr>
        <w:spacing w:before="120" w:after="120"/>
      </w:pPr>
      <w:r w:rsidRPr="00E35B41">
        <w:rPr>
          <w:b/>
        </w:rPr>
        <w:t>Occupation type</w:t>
      </w:r>
      <w:r>
        <w:t>. Thi</w:t>
      </w:r>
      <w:r w:rsidR="00413A21">
        <w:t xml:space="preserve">s is a very reasonable comment. </w:t>
      </w:r>
      <w:r w:rsidR="00D466A4">
        <w:t xml:space="preserve">Many past survey and research results </w:t>
      </w:r>
      <w:r w:rsidR="00D756E4">
        <w:t xml:space="preserve">concluded that </w:t>
      </w:r>
      <w:r w:rsidR="00D466A4">
        <w:t xml:space="preserve">the privileged population (such as high-income population and the four mentioned industries employees) is an important component </w:t>
      </w:r>
      <w:r w:rsidR="00E77A86">
        <w:t>of the transit ridership.</w:t>
      </w:r>
      <w:r w:rsidR="00F914DE">
        <w:t xml:space="preserve"> </w:t>
      </w:r>
    </w:p>
    <w:p w:rsidR="00413A21" w:rsidRDefault="0009108C" w:rsidP="000D36AA">
      <w:pPr>
        <w:pStyle w:val="ListParagraph"/>
        <w:numPr>
          <w:ilvl w:val="0"/>
          <w:numId w:val="14"/>
        </w:numPr>
        <w:spacing w:before="120" w:after="120"/>
      </w:pPr>
      <w:r>
        <w:t xml:space="preserve">We could generally classify the ridership into two classes: “captive riders”, who are dependent on the transit systems and generally underprivileged, and “choice riders”, who choose to take the transit systems and generally privileged. </w:t>
      </w:r>
      <w:r w:rsidR="005C22A8">
        <w:t xml:space="preserve">This classification is highly similar to the classification between the population </w:t>
      </w:r>
      <w:r w:rsidR="00955E6E">
        <w:t xml:space="preserve">that can work </w:t>
      </w:r>
      <w:r w:rsidR="005C22A8">
        <w:t>from home and</w:t>
      </w:r>
      <w:r w:rsidR="00955E6E">
        <w:t xml:space="preserve"> cannot</w:t>
      </w:r>
      <w:r w:rsidR="005C22A8">
        <w:t xml:space="preserve">. </w:t>
      </w:r>
      <w:r>
        <w:t>A 2008 customer experience survey on Chicago Transit Authority (CTA) shows that choice riders account for 62% of the respondents</w:t>
      </w:r>
      <w:r w:rsidR="00B3593C">
        <w:t xml:space="preserve"> </w:t>
      </w:r>
      <w:r w:rsidR="00B3593C">
        <w:fldChar w:fldCharType="begin" w:fldLock="1"/>
      </w:r>
      <w:r w:rsidR="00035242">
        <w:instrText>ADDIN CSL_CITATION {"citationItems":[{"id":"ITEM-1","itemData":{"ISSN":"0361-1981","author":[{"dropping-particle":"","family":"Zhao","given":"Jinhua","non-dropping-particle":"","parse-names":false,"suffix":""},{"dropping-particle":"","family":"Webb","given":"Valerie","non-dropping-particle":"","parse-names":false,"suffix":""},{"dropping-particle":"","family":"Shah","given":"Punit","non-dropping-particle":"","parse-names":false,"suffix":""}],"container-title":"Transportation Research Record","id":"ITEM-1","issue":"1","issued":{"date-parts":[["2014"]]},"page":"80-88","publisher":"SAGE Publications Sage CA: Los Angeles, CA","title":"Customer loyalty differences between captive and choice transit riders","type":"article-journal","volume":"2415"},"uris":["http://www.mendeley.com/documents/?uuid=a30b64a3-49e9-4229-ba6e-a8d99f0a4ebe"]}],"mendeley":{"formattedCitation":"[4]","plainTextFormattedCitation":"[4]","previouslyFormattedCitation":"[4]"},"properties":{"noteIndex":0},"schema":"https://github.com/citation-style-language/schema/raw/master/csl-citation.json"}</w:instrText>
      </w:r>
      <w:r w:rsidR="00B3593C">
        <w:fldChar w:fldCharType="separate"/>
      </w:r>
      <w:r w:rsidR="00B3593C" w:rsidRPr="00B3593C">
        <w:rPr>
          <w:noProof/>
        </w:rPr>
        <w:t>[4]</w:t>
      </w:r>
      <w:r w:rsidR="00B3593C">
        <w:fldChar w:fldCharType="end"/>
      </w:r>
      <w:r>
        <w:t xml:space="preserve">. </w:t>
      </w:r>
      <w:r w:rsidR="008B6923">
        <w:t>This is the majority of the ridership.</w:t>
      </w:r>
    </w:p>
    <w:p w:rsidR="00E35B41" w:rsidRDefault="0009108C" w:rsidP="00413A21">
      <w:pPr>
        <w:pStyle w:val="ListParagraph"/>
        <w:numPr>
          <w:ilvl w:val="0"/>
          <w:numId w:val="14"/>
        </w:numPr>
        <w:spacing w:before="120" w:after="120"/>
      </w:pPr>
      <w:r>
        <w:t xml:space="preserve">Moreover, </w:t>
      </w:r>
      <w:r w:rsidR="00F914DE">
        <w:t>past surveys show that high-income population</w:t>
      </w:r>
      <w:r w:rsidR="00964092">
        <w:t>s</w:t>
      </w:r>
      <w:r w:rsidR="00F914DE">
        <w:t xml:space="preserve">, which is highly correlated with the four mentioned industries employees </w:t>
      </w:r>
      <w:r w:rsidR="00B54AFA">
        <w:t>as we indicated in section “Data and methods – Logistic function for daily transit demand change - Base value”</w:t>
      </w:r>
      <w:r w:rsidR="00F914DE">
        <w:t xml:space="preserve"> and </w:t>
      </w:r>
      <w:r w:rsidR="007D353F">
        <w:t>“Results – Base value – Population with non-physical occupations”</w:t>
      </w:r>
      <w:r w:rsidR="00964092">
        <w:t xml:space="preserve">, are a major component of </w:t>
      </w:r>
      <w:r w:rsidR="00C54BD9">
        <w:t xml:space="preserve">the </w:t>
      </w:r>
      <w:r w:rsidR="00964092">
        <w:t xml:space="preserve">transit ridership. </w:t>
      </w:r>
      <w:r w:rsidR="00CA6E3F">
        <w:t xml:space="preserve">According to a 2017 report, populations with income of $100000 or more account for 21% of all transit users, while </w:t>
      </w:r>
      <w:r w:rsidR="00232AB4">
        <w:t>they account for 23% of all US households.</w:t>
      </w:r>
      <w:r w:rsidR="00EE6C9F">
        <w:t xml:space="preserve"> This fact show</w:t>
      </w:r>
      <w:r w:rsidR="003E5891">
        <w:t>s</w:t>
      </w:r>
      <w:r w:rsidR="00EE6C9F">
        <w:t xml:space="preserve"> that public transit ridership is not homogeneously low-income population.</w:t>
      </w:r>
    </w:p>
    <w:p w:rsidR="003E2110" w:rsidRDefault="00510E3E" w:rsidP="00CD7526">
      <w:pPr>
        <w:pStyle w:val="ListParagraph"/>
        <w:numPr>
          <w:ilvl w:val="0"/>
          <w:numId w:val="14"/>
        </w:numPr>
        <w:spacing w:before="120" w:after="120"/>
      </w:pPr>
      <w:r>
        <w:t>Meanwhile, according to Brookings analysis of transit agency, Nielsen Pop-facts 2010, the privileged industries generally have higher share of reachable in 90 minutes via Transit in 100 Metropolitan Areas</w:t>
      </w:r>
      <w:r w:rsidR="00064C52">
        <w:t xml:space="preserve"> </w:t>
      </w:r>
      <w:r w:rsidR="00064C52">
        <w:fldChar w:fldCharType="begin" w:fldLock="1"/>
      </w:r>
      <w:r w:rsidR="00B3593C">
        <w:instrText>ADDIN CSL_CITATION {"citationItems":[{"id":"ITEM-1","itemData":{"author":[{"dropping-particle":"","family":"Tomer","given":"Adie","non-dropping-particle":"","parse-names":false,"suffix":""}],"id":"ITEM-1","issued":{"date-parts":[["2012"]]},"publisher":"Metropolitan Policy Program at Brookings","title":"Where the Jobs Are: Employer Access to Labor by Transit","type":"book"},"uris":["http://www.mendeley.com/documents/?uuid=ce02db77-c70b-4e66-b3e1-0a67d7218e54"]}],"mendeley":{"formattedCitation":"[5]","plainTextFormattedCitation":"[5]","previouslyFormattedCitation":"[5]"},"properties":{"noteIndex":0},"schema":"https://github.com/citation-style-language/schema/raw/master/csl-citation.json"}</w:instrText>
      </w:r>
      <w:r w:rsidR="00064C52">
        <w:fldChar w:fldCharType="separate"/>
      </w:r>
      <w:r w:rsidR="00B3593C" w:rsidRPr="00B3593C">
        <w:rPr>
          <w:noProof/>
        </w:rPr>
        <w:t>[5]</w:t>
      </w:r>
      <w:r w:rsidR="00064C52">
        <w:fldChar w:fldCharType="end"/>
      </w:r>
      <w:r>
        <w:t>.</w:t>
      </w:r>
      <w:r w:rsidR="00064C52">
        <w:t xml:space="preserve"> This</w:t>
      </w:r>
      <w:r w:rsidR="00430388">
        <w:t xml:space="preserve"> moreover shows</w:t>
      </w:r>
      <w:r w:rsidR="00064C52">
        <w:t xml:space="preserve"> that these industries have natural advantage of accessibility over other industries</w:t>
      </w:r>
      <w:r w:rsidR="00504CDA" w:rsidRPr="00504CDA">
        <w:t xml:space="preserve"> </w:t>
      </w:r>
      <w:r w:rsidR="00504CDA">
        <w:t>in the urban areas</w:t>
      </w:r>
      <w:r w:rsidR="00064C52">
        <w:t xml:space="preserve">. This could be </w:t>
      </w:r>
      <w:r w:rsidR="00BD14BA">
        <w:t xml:space="preserve">a </w:t>
      </w:r>
      <w:r w:rsidR="00064C52">
        <w:t xml:space="preserve">reason why </w:t>
      </w:r>
      <w:r w:rsidR="00E00F88">
        <w:t xml:space="preserve">the </w:t>
      </w:r>
      <w:r w:rsidR="00EF5EEE">
        <w:t xml:space="preserve">employees of </w:t>
      </w:r>
      <w:r w:rsidR="00245E73">
        <w:t xml:space="preserve">the </w:t>
      </w:r>
      <w:r w:rsidR="00E00F88">
        <w:t xml:space="preserve">mentioned industries </w:t>
      </w:r>
      <w:r w:rsidR="00E458A7">
        <w:t>are not a trivial factor.</w:t>
      </w:r>
    </w:p>
    <w:p w:rsidR="00E35B41" w:rsidRDefault="00E35B41" w:rsidP="0009108C">
      <w:pPr>
        <w:pStyle w:val="ListParagraph"/>
        <w:numPr>
          <w:ilvl w:val="0"/>
          <w:numId w:val="14"/>
        </w:numPr>
        <w:spacing w:before="120" w:after="120"/>
      </w:pPr>
      <w:r>
        <w:t xml:space="preserve">Empirical results support the assumption. If the privileged </w:t>
      </w:r>
      <w:r w:rsidR="002F012A">
        <w:t xml:space="preserve">“choice riders” are indeed </w:t>
      </w:r>
      <w:r w:rsidR="003020B8">
        <w:t xml:space="preserve">very few, the regression analysis should not see a </w:t>
      </w:r>
      <w:r w:rsidR="00E83AA4">
        <w:t>significant regression between the floor/base value and the ratio of “choice rider”.</w:t>
      </w:r>
    </w:p>
    <w:p w:rsidR="00E35B41" w:rsidRDefault="00E35B41" w:rsidP="00716903">
      <w:pPr>
        <w:spacing w:before="120" w:after="120"/>
      </w:pPr>
    </w:p>
    <w:p w:rsidR="00AB39E8" w:rsidRDefault="00D935CD" w:rsidP="00716903">
      <w:pPr>
        <w:spacing w:before="120" w:after="120"/>
      </w:pPr>
      <w:r w:rsidRPr="00E77A86">
        <w:rPr>
          <w:b/>
        </w:rPr>
        <w:t>Homelessness</w:t>
      </w:r>
      <w:r>
        <w:t xml:space="preserve">. </w:t>
      </w:r>
      <w:r w:rsidR="00E77A86">
        <w:t xml:space="preserve">We first collected the homeless population data from </w:t>
      </w:r>
      <w:r w:rsidR="007D6427">
        <w:t xml:space="preserve">National Alliance to End Homelessness </w:t>
      </w:r>
      <w:r w:rsidR="007D0A81">
        <w:fldChar w:fldCharType="begin" w:fldLock="1"/>
      </w:r>
      <w:r w:rsidR="00B3593C">
        <w:instrText>ADDIN CSL_CITATION {"citationItems":[{"id":"ITEM-1","itemData":{"URL":"https://endhomelessness.org/homelessness-in-america/homelessness-statistics/state-of-homelessness-dashboards/","accessed":{"date-parts":[["2020","7","26"]]},"author":[{"dropping-particle":"","family":"National Alliance to End Homelessness","given":"","non-dropping-particle":"","parse-names":false,"suffix":""}],"id":"ITEM-1","issued":{"date-parts":[["2020"]]},"title":"SOH: State and CoC Dashboards","type":"webpage"},"uris":["http://www.mendeley.com/documents/?uuid=846d8d83-9386-4834-9b5c-c89296d19106"]}],"mendeley":{"formattedCitation":"[6]","plainTextFormattedCitation":"[6]","previouslyFormattedCitation":"[6]"},"properties":{"noteIndex":0},"schema":"https://github.com/citation-style-language/schema/raw/master/csl-citation.json"}</w:instrText>
      </w:r>
      <w:r w:rsidR="007D0A81">
        <w:fldChar w:fldCharType="separate"/>
      </w:r>
      <w:r w:rsidR="00B3593C" w:rsidRPr="00B3593C">
        <w:rPr>
          <w:noProof/>
        </w:rPr>
        <w:t>[6]</w:t>
      </w:r>
      <w:r w:rsidR="007D0A81">
        <w:fldChar w:fldCharType="end"/>
      </w:r>
      <w:r w:rsidR="007D0A81">
        <w:t xml:space="preserve"> and conducted correlation and regression analysis between the floor/base value and the factor “Homeless per 10000 people in the general population”. </w:t>
      </w:r>
      <w:r w:rsidR="005A216A">
        <w:fldChar w:fldCharType="begin"/>
      </w:r>
      <w:r w:rsidR="005A216A">
        <w:instrText xml:space="preserve"> REF _Ref46694256 \h </w:instrText>
      </w:r>
      <w:r w:rsidR="005A216A">
        <w:fldChar w:fldCharType="separate"/>
      </w:r>
      <w:r w:rsidR="005A216A">
        <w:t>Picture 4</w:t>
      </w:r>
      <w:r w:rsidR="005A216A">
        <w:fldChar w:fldCharType="end"/>
      </w:r>
      <w:r w:rsidR="005A216A">
        <w:t xml:space="preserve"> </w:t>
      </w:r>
      <w:r w:rsidR="00A8213D">
        <w:t xml:space="preserve">is the scatter point between the floor/base value and the number of homeless people per 10000 people. Although it is statistically significant, the coefficient is less than 0, which means the more </w:t>
      </w:r>
      <w:r w:rsidR="00A8213D">
        <w:lastRenderedPageBreak/>
        <w:t xml:space="preserve">homeless people, the less people will continue to use transit during the pandemic. This is contradicting to the assumption that homeless people is a significant factor for the transit decline. </w:t>
      </w:r>
    </w:p>
    <w:p w:rsidR="004029CE" w:rsidRDefault="001D6F1A" w:rsidP="00DF2306">
      <w:pPr>
        <w:spacing w:before="120" w:after="120"/>
        <w:jc w:val="center"/>
      </w:pPr>
      <w:r>
        <w:rPr>
          <w:noProof/>
        </w:rPr>
        <w:drawing>
          <wp:inline distT="0" distB="0" distL="0" distR="0" wp14:anchorId="6520B11E" wp14:editId="17B64528">
            <wp:extent cx="3600450" cy="3914775"/>
            <wp:effectExtent l="0" t="0" r="0" b="952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1D6F1A" w:rsidRDefault="004029CE" w:rsidP="004029CE">
      <w:pPr>
        <w:spacing w:before="120" w:after="120"/>
        <w:jc w:val="center"/>
      </w:pPr>
      <w:bookmarkStart w:id="5" w:name="_Ref46694256"/>
      <w:r>
        <w:t xml:space="preserve">Picture </w:t>
      </w:r>
      <w:fldSimple w:instr=" SEQ Picture \* ARABIC ">
        <w:r w:rsidR="00035242">
          <w:rPr>
            <w:noProof/>
          </w:rPr>
          <w:t>4</w:t>
        </w:r>
      </w:fldSimple>
      <w:bookmarkEnd w:id="5"/>
      <w:r>
        <w:t>: scatter point plot between floor/base value and homeless per 10000 people.</w:t>
      </w:r>
    </w:p>
    <w:p w:rsidR="00AB39E8" w:rsidRDefault="00DF2306" w:rsidP="00DF2306">
      <w:pPr>
        <w:spacing w:before="120" w:after="120"/>
        <w:ind w:firstLine="720"/>
      </w:pPr>
      <w:r>
        <w:t xml:space="preserve">Meanwhile, several statistics also show that homeless people are not a major component of transit ridership. For example, in the New York City, one of the cities with highest homeless ratio, numerous local news and city data reported that there are 2000 – 3000 homeless people relied on subway system daily </w:t>
      </w:r>
      <w:r w:rsidR="00A747BF">
        <w:fldChar w:fldCharType="begin" w:fldLock="1"/>
      </w:r>
      <w:r w:rsidR="00B3593C">
        <w:instrText>ADDIN CSL_CITATION {"citationItems":[{"id":"ITEM-1","itemData":{"URL":"https://ny.curbed.com/2020/5/18/21258779/nyc-homeless-subway-closures-trains-unsheltered","accessed":{"date-parts":[["2020","7","26"]]},"author":[{"dropping-particle":"","family":"Ricciulli","given":"Valeria","non-dropping-particle":"","parse-names":false,"suffix":""}],"id":"ITEM-1","issued":{"date-parts":[["2020"]]},"title":"When the NYC subway is your home—and you’re evicted every night","type":"webpage"},"uris":["http://www.mendeley.com/documents/?uuid=c70ee7ae-d25e-4f2f-8e93-242c3f3c539b"]},{"id":"ITEM-2","itemData":{"URL":"https://www.nydailynews.com/coronavirus/ny-coronavirus-homeless-population-subway-fires-mta-20200421-vr26xwjowzce7hrpimfghrdxxy-story.html","accessed":{"date-parts":[["2020","7","23"]]},"author":[{"dropping-particle":"","family":"Guse","given":"Clayton","non-dropping-particle":"","parse-names":false,"suffix":""}],"container-title":"New York Daily News","id":"ITEM-2","issued":{"date-parts":[["2020"]]},"title":"NYC homeless turn to subway during coronavirus crisis","type":"webpage"},"uris":["http://www.mendeley.com/documents/?uuid=f08f2967-14b8-4ee4-aed9-3422429a19d1"]}],"mendeley":{"formattedCitation":"[7,8]","plainTextFormattedCitation":"[7,8]","previouslyFormattedCitation":"[7,8]"},"properties":{"noteIndex":0},"schema":"https://github.com/citation-style-language/schema/raw/master/csl-citation.json"}</w:instrText>
      </w:r>
      <w:r w:rsidR="00A747BF">
        <w:fldChar w:fldCharType="separate"/>
      </w:r>
      <w:r w:rsidR="00B3593C" w:rsidRPr="00B3593C">
        <w:rPr>
          <w:noProof/>
        </w:rPr>
        <w:t>[7,8]</w:t>
      </w:r>
      <w:r w:rsidR="00A747BF">
        <w:fldChar w:fldCharType="end"/>
      </w:r>
      <w:r>
        <w:t>. NYC subway’s average workday ridership in 2018 is 4602905; the average daily ridership from March to May 2020 is 1094822.</w:t>
      </w:r>
      <w:r w:rsidR="00CF5C86">
        <w:t xml:space="preserve"> </w:t>
      </w:r>
      <w:r w:rsidR="00CF5C86">
        <w:rPr>
          <w:rFonts w:hint="eastAsia"/>
        </w:rPr>
        <w:t>Therefore</w:t>
      </w:r>
      <w:r w:rsidR="00CF5C86">
        <w:t>, the ratio of homeless ridership is not a significant factor in the total transit ridership.</w:t>
      </w:r>
    </w:p>
    <w:p w:rsidR="00CF5C86" w:rsidRDefault="00CF5C86" w:rsidP="00DF2306">
      <w:pPr>
        <w:spacing w:before="120" w:after="120"/>
        <w:ind w:firstLine="720"/>
      </w:pPr>
    </w:p>
    <w:p w:rsidR="009D714B" w:rsidRDefault="00CE39F5" w:rsidP="00716903">
      <w:pPr>
        <w:spacing w:before="120" w:after="120"/>
      </w:pPr>
      <w:r w:rsidRPr="0008482F">
        <w:br/>
        <w:t xml:space="preserve">4. Provide more details. Throughout the paper, the authors claimed that the Transit app is a widely used app. The only statements related to this is in lines 99-101—“the app covers over 200 cities </w:t>
      </w:r>
      <w:r w:rsidR="00CE22E7" w:rsidRPr="0008482F">
        <w:t>around</w:t>
      </w:r>
      <w:r w:rsidRPr="0008482F">
        <w:t xml:space="preserve"> the world with … download on…” This is insufficient to back up the point that it is a widely used app, and thus leading me to question the representativeness of the data. As the study area is the US, so the authors should provide more details about the user coverage and usage stats (ideally some comparisons with other competitors for showing its market share) to define how “wide</w:t>
      </w:r>
      <w:r w:rsidR="00FC671D">
        <w:t>ly” it is being used in the US.</w:t>
      </w:r>
    </w:p>
    <w:p w:rsidR="009D714B" w:rsidRDefault="009D714B" w:rsidP="00716903">
      <w:pPr>
        <w:spacing w:before="120" w:after="120"/>
      </w:pPr>
      <w:r w:rsidRPr="00FC671D">
        <w:rPr>
          <w:b/>
        </w:rPr>
        <w:t>Response</w:t>
      </w:r>
      <w:r>
        <w:t xml:space="preserve">: </w:t>
      </w:r>
      <w:r w:rsidR="00130CBD">
        <w:t xml:space="preserve">this is a good question. We added corresponding explanations in </w:t>
      </w:r>
      <w:r w:rsidR="00130CBD" w:rsidRPr="00130CBD">
        <w:rPr>
          <w:u w:val="single"/>
        </w:rPr>
        <w:t xml:space="preserve">section </w:t>
      </w:r>
      <w:r w:rsidR="00A62244">
        <w:rPr>
          <w:u w:val="single"/>
        </w:rPr>
        <w:t>“</w:t>
      </w:r>
      <w:r w:rsidR="00100274">
        <w:rPr>
          <w:u w:val="single"/>
        </w:rPr>
        <w:t xml:space="preserve">Data and methods - </w:t>
      </w:r>
      <w:r w:rsidR="00130CBD" w:rsidRPr="00130CBD">
        <w:rPr>
          <w:u w:val="single"/>
        </w:rPr>
        <w:t>Data sources – Transit demand</w:t>
      </w:r>
      <w:r w:rsidR="00A62244">
        <w:rPr>
          <w:u w:val="single"/>
        </w:rPr>
        <w:t>”</w:t>
      </w:r>
      <w:r w:rsidR="007E7580">
        <w:rPr>
          <w:u w:val="single"/>
        </w:rPr>
        <w:t>.</w:t>
      </w:r>
      <w:r w:rsidR="002D0A36">
        <w:t xml:space="preserve"> Here are some statistics that support the Transit app having a large user base and wide</w:t>
      </w:r>
      <w:r w:rsidR="0097299C">
        <w:t xml:space="preserve"> coverage</w:t>
      </w:r>
      <w:r w:rsidR="002D0A36">
        <w:t>:</w:t>
      </w:r>
    </w:p>
    <w:p w:rsidR="00EE1F31" w:rsidRDefault="002D0A36" w:rsidP="002D0A36">
      <w:pPr>
        <w:pStyle w:val="ListParagraph"/>
        <w:numPr>
          <w:ilvl w:val="0"/>
          <w:numId w:val="18"/>
        </w:numPr>
        <w:spacing w:before="120" w:after="120"/>
      </w:pPr>
      <w:r>
        <w:lastRenderedPageBreak/>
        <w:t xml:space="preserve">Transit app’s </w:t>
      </w:r>
      <w:r w:rsidR="00035242">
        <w:t xml:space="preserve">wide </w:t>
      </w:r>
      <w:r w:rsidR="00BB5DCF">
        <w:t xml:space="preserve">coverage. </w:t>
      </w:r>
    </w:p>
    <w:p w:rsidR="002D0A36" w:rsidRDefault="00BB5DCF" w:rsidP="00EE1F31">
      <w:pPr>
        <w:spacing w:before="120" w:after="120"/>
        <w:ind w:left="360"/>
      </w:pPr>
      <w:r>
        <w:t xml:space="preserve">As we mentioned in the </w:t>
      </w:r>
      <w:r w:rsidRPr="00EE1F31">
        <w:rPr>
          <w:u w:val="single"/>
        </w:rPr>
        <w:t>same section, paragraph 3</w:t>
      </w:r>
      <w:r>
        <w:t xml:space="preserve">: according to the daily transit demand data, the studied areas include 63 unique metro areas + 7 state-level/cross-county transit </w:t>
      </w:r>
      <w:r w:rsidR="0097299C">
        <w:t xml:space="preserve">systems. </w:t>
      </w:r>
      <w:r w:rsidR="00035242">
        <w:fldChar w:fldCharType="begin"/>
      </w:r>
      <w:r w:rsidR="00035242">
        <w:instrText xml:space="preserve"> REF _Ref47365642 \h </w:instrText>
      </w:r>
      <w:r w:rsidR="00035242">
        <w:fldChar w:fldCharType="separate"/>
      </w:r>
      <w:r w:rsidR="00035242">
        <w:t xml:space="preserve">Picture </w:t>
      </w:r>
      <w:r w:rsidR="00035242">
        <w:rPr>
          <w:noProof/>
        </w:rPr>
        <w:t>5</w:t>
      </w:r>
      <w:r w:rsidR="00035242">
        <w:fldChar w:fldCharType="end"/>
      </w:r>
      <w:r w:rsidR="00035242">
        <w:t xml:space="preserve"> shows that the Transit app has a very wide coverage over almost </w:t>
      </w:r>
      <w:r w:rsidR="0000241C">
        <w:t>every major city</w:t>
      </w:r>
      <w:r w:rsidR="00035242">
        <w:t xml:space="preserve"> with transit systems</w:t>
      </w:r>
      <w:r w:rsidR="00F86DD9">
        <w:t xml:space="preserve"> across the whole United States</w:t>
      </w:r>
      <w:r w:rsidR="00035242">
        <w:t xml:space="preserve">. Moreover, the official introduction documentation of the Transit app on the Google Play Store page has </w:t>
      </w:r>
      <w:r w:rsidR="00FF2AAB">
        <w:t xml:space="preserve">a </w:t>
      </w:r>
      <w:r w:rsidR="00035242">
        <w:t>full list of all transit systems that Transit app supports</w:t>
      </w:r>
      <w:r w:rsidR="0000241C">
        <w:t xml:space="preserve"> </w:t>
      </w:r>
      <w:r w:rsidR="0000241C">
        <w:fldChar w:fldCharType="begin" w:fldLock="1"/>
      </w:r>
      <w:r w:rsidR="006E7107">
        <w:instrText>ADDIN CSL_CITATION {"citationItems":[{"id":"ITEM-1","itemData":{"URL":"https://play.google.com/store/apps/details?id=com.thetransitapp.droid&amp;hl=en_US","accessed":{"date-parts":[["2020","2","4"]]},"author":[{"dropping-particle":"","family":"Transit app","given":"","non-dropping-particle":"","parse-names":false,"suffix":""}],"id":"ITEM-1","issued":{"date-parts":[["2020"]]},"title":"Transit • Bus &amp; Subway Times","type":"webpage"},"uris":["http://www.mendeley.com/documents/?uuid=bc974582-5fc6-4907-b37e-b1904cc85928"]}],"mendeley":{"formattedCitation":"[9]","plainTextFormattedCitation":"[9]","previouslyFormattedCitation":"[9]"},"properties":{"noteIndex":0},"schema":"https://github.com/citation-style-language/schema/raw/master/csl-citation.json"}</w:instrText>
      </w:r>
      <w:r w:rsidR="0000241C">
        <w:fldChar w:fldCharType="separate"/>
      </w:r>
      <w:r w:rsidR="0000241C" w:rsidRPr="0000241C">
        <w:rPr>
          <w:noProof/>
        </w:rPr>
        <w:t>[9]</w:t>
      </w:r>
      <w:r w:rsidR="0000241C">
        <w:fldChar w:fldCharType="end"/>
      </w:r>
      <w:r w:rsidR="00035242">
        <w:t xml:space="preserve">. </w:t>
      </w:r>
      <w:r w:rsidR="00FF2AAB">
        <w:t>From these information, we can conclude that Transit app</w:t>
      </w:r>
      <w:r w:rsidR="00843902">
        <w:t xml:space="preserve"> has a very high spatial coverage</w:t>
      </w:r>
      <w:r w:rsidR="00FF2AAB">
        <w:t>.</w:t>
      </w:r>
    </w:p>
    <w:p w:rsidR="00035242" w:rsidRDefault="00035242" w:rsidP="00035242">
      <w:pPr>
        <w:spacing w:before="120" w:after="120"/>
        <w:ind w:left="360"/>
      </w:pPr>
    </w:p>
    <w:p w:rsidR="00035242" w:rsidRDefault="00035242" w:rsidP="00035242">
      <w:pPr>
        <w:keepNext/>
        <w:spacing w:before="120" w:after="120"/>
      </w:pPr>
      <w:r>
        <w:rPr>
          <w:noProof/>
        </w:rPr>
        <w:drawing>
          <wp:inline distT="0" distB="0" distL="0" distR="0" wp14:anchorId="7A4253C8" wp14:editId="5D952BB2">
            <wp:extent cx="5934075" cy="4200525"/>
            <wp:effectExtent l="0" t="0" r="9525" b="9525"/>
            <wp:docPr id="5" name="Picture 5" descr="Fi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34075" cy="4200525"/>
                    </a:xfrm>
                    <a:prstGeom prst="rect">
                      <a:avLst/>
                    </a:prstGeom>
                    <a:noFill/>
                    <a:ln>
                      <a:noFill/>
                    </a:ln>
                  </pic:spPr>
                </pic:pic>
              </a:graphicData>
            </a:graphic>
          </wp:inline>
        </w:drawing>
      </w:r>
    </w:p>
    <w:p w:rsidR="00035242" w:rsidRDefault="00035242" w:rsidP="00035242">
      <w:pPr>
        <w:jc w:val="center"/>
      </w:pPr>
      <w:bookmarkStart w:id="6" w:name="_Ref47365642"/>
      <w:bookmarkStart w:id="7" w:name="_Ref47365638"/>
      <w:r>
        <w:t xml:space="preserve">Picture </w:t>
      </w:r>
      <w:fldSimple w:instr=" SEQ Picture \* ARABIC ">
        <w:r>
          <w:rPr>
            <w:noProof/>
          </w:rPr>
          <w:t>5</w:t>
        </w:r>
      </w:fldSimple>
      <w:bookmarkEnd w:id="6"/>
      <w:r>
        <w:t>: the distribution of the covered systems</w:t>
      </w:r>
      <w:r>
        <w:rPr>
          <w:noProof/>
        </w:rPr>
        <w:t xml:space="preserve"> and their decay rate.</w:t>
      </w:r>
      <w:bookmarkEnd w:id="7"/>
    </w:p>
    <w:p w:rsidR="00035242" w:rsidRDefault="00035242" w:rsidP="00035242">
      <w:pPr>
        <w:spacing w:before="120" w:after="120"/>
      </w:pPr>
    </w:p>
    <w:p w:rsidR="00EE1F31" w:rsidRDefault="002D0A36" w:rsidP="002019A0">
      <w:pPr>
        <w:pStyle w:val="ListParagraph"/>
        <w:numPr>
          <w:ilvl w:val="0"/>
          <w:numId w:val="18"/>
        </w:numPr>
        <w:spacing w:before="120" w:after="120"/>
      </w:pPr>
      <w:r>
        <w:t xml:space="preserve">Transit app’s </w:t>
      </w:r>
      <w:r w:rsidR="00FE7D5C">
        <w:t>large user group</w:t>
      </w:r>
      <w:r>
        <w:t xml:space="preserve">. </w:t>
      </w:r>
    </w:p>
    <w:p w:rsidR="005D0578" w:rsidRDefault="00EE1F31" w:rsidP="00F83A62">
      <w:pPr>
        <w:spacing w:before="120" w:after="120"/>
        <w:ind w:left="360"/>
      </w:pPr>
      <w:r>
        <w:t xml:space="preserve">Active users is a very sensitive </w:t>
      </w:r>
      <w:r w:rsidR="00A53052">
        <w:t>information</w:t>
      </w:r>
      <w:r>
        <w:t xml:space="preserve"> for every app </w:t>
      </w:r>
      <w:r w:rsidR="00D8169C">
        <w:t>company;</w:t>
      </w:r>
      <w:r>
        <w:t xml:space="preserve"> therefore, we cannot </w:t>
      </w:r>
      <w:r w:rsidR="005C547F">
        <w:t>provide exact numbers</w:t>
      </w:r>
      <w:r w:rsidR="001F7ED4">
        <w:t xml:space="preserve"> of</w:t>
      </w:r>
      <w:r w:rsidR="005C547F">
        <w:t xml:space="preserve"> market share </w:t>
      </w:r>
      <w:r w:rsidR="00CE2382">
        <w:t>or</w:t>
      </w:r>
      <w:r w:rsidR="005C547F">
        <w:t xml:space="preserve"> monthly active users in the paper and this response. It is even more difficult to collect and compare different companies’ active users. </w:t>
      </w:r>
      <w:r w:rsidR="00FF2AAB">
        <w:t xml:space="preserve">However, </w:t>
      </w:r>
      <w:r w:rsidR="00D8169C">
        <w:t>we consulted the Transit app and requested some statistics about their usage rate</w:t>
      </w:r>
      <w:r w:rsidR="00137ED4">
        <w:t xml:space="preserve"> based on</w:t>
      </w:r>
      <w:r w:rsidR="002D0A36">
        <w:t xml:space="preserve"> a very rough estimates derived from different data sources</w:t>
      </w:r>
      <w:r w:rsidR="00CE2382">
        <w:t>.</w:t>
      </w:r>
      <w:r w:rsidR="002D0A36">
        <w:t xml:space="preserve"> </w:t>
      </w:r>
      <w:r w:rsidR="00391F15">
        <w:t>T</w:t>
      </w:r>
      <w:r w:rsidR="002D0A36">
        <w:t>he global average adoption rate is around 8.4%; for some cities that endorse the app, the rate is 17.3%.</w:t>
      </w:r>
      <w:r w:rsidR="00A526D8">
        <w:t xml:space="preserve"> </w:t>
      </w:r>
      <w:r w:rsidR="00CC3B7E">
        <w:t xml:space="preserve">For some areas, the number can be larger than 50%. </w:t>
      </w:r>
    </w:p>
    <w:p w:rsidR="00FA05EA" w:rsidRDefault="005D0578" w:rsidP="00E300C5">
      <w:pPr>
        <w:spacing w:before="120" w:after="120"/>
        <w:ind w:left="360" w:firstLine="360"/>
      </w:pPr>
      <w:r>
        <w:lastRenderedPageBreak/>
        <w:t>We could make a further estimation: a</w:t>
      </w:r>
      <w:r w:rsidR="00A526D8">
        <w:t xml:space="preserve">ccording to the ACS 2018 5-year estimates, there are </w:t>
      </w:r>
      <w:r>
        <w:t>7844</w:t>
      </w:r>
      <w:r w:rsidR="00A526D8" w:rsidRPr="00A526D8">
        <w:t>593</w:t>
      </w:r>
      <w:r w:rsidR="00A526D8">
        <w:t xml:space="preserve"> workers over 16 years old </w:t>
      </w:r>
      <w:r w:rsidR="00FE7D5C">
        <w:t>that use transit systems to work</w:t>
      </w:r>
      <w:r w:rsidR="009B2B49">
        <w:t xml:space="preserve"> in the US</w:t>
      </w:r>
      <w:r w:rsidR="00FE7D5C">
        <w:t xml:space="preserve">. Therefore, a rough estimate of Transit app active user base is 658946. It is also noteworthy that this number is </w:t>
      </w:r>
      <w:r w:rsidR="002019A0">
        <w:t xml:space="preserve">much </w:t>
      </w:r>
      <w:r w:rsidR="00FE7D5C">
        <w:t>underestimated, for the ACS data only include workers over 16 years old and over.</w:t>
      </w:r>
      <w:r w:rsidR="00FE7D5C" w:rsidRPr="007E7580">
        <w:t xml:space="preserve"> </w:t>
      </w:r>
      <w:r w:rsidR="00F83A62">
        <w:t>T</w:t>
      </w:r>
      <w:r w:rsidR="002019A0">
        <w:t xml:space="preserve">herefore, </w:t>
      </w:r>
      <w:r w:rsidR="00035BED">
        <w:t xml:space="preserve">we can conclude that the Transit app user group in the US is at </w:t>
      </w:r>
      <w:r w:rsidR="008D099C">
        <w:t>million-</w:t>
      </w:r>
      <w:r w:rsidR="00355624">
        <w:t>level</w:t>
      </w:r>
      <w:r w:rsidR="001F7ED4">
        <w:t xml:space="preserve">. </w:t>
      </w:r>
    </w:p>
    <w:p w:rsidR="00FA05EA" w:rsidRPr="007E7580" w:rsidRDefault="00FA05EA" w:rsidP="00FA05EA">
      <w:pPr>
        <w:spacing w:before="120" w:after="120"/>
      </w:pPr>
      <w:r>
        <w:t xml:space="preserve">In conclusion, although we cannot </w:t>
      </w:r>
      <w:r w:rsidR="00C14896">
        <w:t>do</w:t>
      </w:r>
      <w:r>
        <w:t xml:space="preserve"> the comparison between usage rates of different apps because the exact statistics are not accessible, Transit app indeed has a very large spatial service coverage and a million-level user base in the United States.</w:t>
      </w:r>
      <w:r w:rsidR="006B10EC">
        <w:t xml:space="preserve"> </w:t>
      </w:r>
    </w:p>
    <w:p w:rsidR="009D714B" w:rsidRDefault="009D714B" w:rsidP="00716903">
      <w:pPr>
        <w:spacing w:before="120" w:after="120"/>
      </w:pPr>
    </w:p>
    <w:p w:rsidR="009D714B" w:rsidRDefault="00CE39F5" w:rsidP="00716903">
      <w:pPr>
        <w:spacing w:before="120" w:after="120"/>
      </w:pPr>
      <w:r w:rsidRPr="0008482F">
        <w:t>More details about methods/analyses. Section 2</w:t>
      </w:r>
      <w:r w:rsidR="008109C9">
        <w:t xml:space="preserve"> (section “Data and methods”)</w:t>
      </w:r>
      <w:r w:rsidRPr="0008482F">
        <w:t xml:space="preserve"> describes the analyses/methods, but I find it a bit loosely connected. More details should be provided to better connect these steps and help readers get the full picture.</w:t>
      </w:r>
    </w:p>
    <w:p w:rsidR="009D714B" w:rsidRDefault="009D714B" w:rsidP="00584B8F">
      <w:pPr>
        <w:spacing w:before="120" w:after="120"/>
      </w:pPr>
      <w:r w:rsidRPr="009D714B">
        <w:rPr>
          <w:b/>
        </w:rPr>
        <w:t>Response</w:t>
      </w:r>
      <w:r>
        <w:t xml:space="preserve">: </w:t>
      </w:r>
      <w:r w:rsidR="006B10EC">
        <w:t>we appreciate the suggestion</w:t>
      </w:r>
      <w:r w:rsidR="001D5AA5">
        <w:t xml:space="preserve"> and added these explanations to the paper</w:t>
      </w:r>
      <w:r w:rsidR="00206734">
        <w:t>:</w:t>
      </w:r>
      <w:r w:rsidR="006B10EC">
        <w:t xml:space="preserve"> </w:t>
      </w:r>
      <w:r w:rsidR="00206734">
        <w:t>f</w:t>
      </w:r>
      <w:r w:rsidR="006B10EC">
        <w:t>irst, we added a new paragraph about the logistic function fitting at the start of the</w:t>
      </w:r>
      <w:r w:rsidR="00197A3C" w:rsidRPr="00197A3C">
        <w:rPr>
          <w:u w:val="single"/>
        </w:rPr>
        <w:t xml:space="preserve"> s</w:t>
      </w:r>
      <w:r w:rsidR="00197A3C">
        <w:rPr>
          <w:u w:val="single"/>
        </w:rPr>
        <w:t>ection</w:t>
      </w:r>
      <w:r w:rsidR="00460F4B">
        <w:rPr>
          <w:u w:val="single"/>
        </w:rPr>
        <w:t xml:space="preserve"> “Data and methods”</w:t>
      </w:r>
      <w:r w:rsidR="006B10EC">
        <w:t xml:space="preserve">. We also </w:t>
      </w:r>
      <w:r>
        <w:t xml:space="preserve">added </w:t>
      </w:r>
      <w:r w:rsidR="008D780E">
        <w:t xml:space="preserve">an explanatory graph to explain </w:t>
      </w:r>
      <w:r w:rsidR="00CE2382">
        <w:t>the curve fitting, the definition of base (floor) value, and cliff and base (floor) value</w:t>
      </w:r>
      <w:r w:rsidR="006B10EC">
        <w:t xml:space="preserve"> in Fig 2</w:t>
      </w:r>
      <w:r w:rsidR="00A3438E">
        <w:t xml:space="preserve">. </w:t>
      </w:r>
      <w:r w:rsidR="001D5AA5">
        <w:t xml:space="preserve">We believe this can better describe the concept of the three key parameters by a visualization. We also added more details about the </w:t>
      </w:r>
      <w:r w:rsidR="00312B68">
        <w:t xml:space="preserve">statistical test and regression model assumptions thanks to reviewer 1’s suggestions. </w:t>
      </w:r>
      <w:r w:rsidR="00754938">
        <w:t xml:space="preserve">We also </w:t>
      </w:r>
      <w:r w:rsidR="00B60B81">
        <w:t xml:space="preserve">added </w:t>
      </w:r>
      <w:r w:rsidR="00754938">
        <w:t xml:space="preserve">several </w:t>
      </w:r>
      <w:r w:rsidR="006C51EC">
        <w:t>hyper</w:t>
      </w:r>
      <w:r w:rsidR="00754938">
        <w:t>link</w:t>
      </w:r>
      <w:r w:rsidR="00B60B81">
        <w:t>s</w:t>
      </w:r>
      <w:r w:rsidR="00754938">
        <w:t xml:space="preserve"> to the equation 1, where we derive all the key parameters (base value, decay rate, and cliff/base point), to make the method section more compact and connected.</w:t>
      </w:r>
    </w:p>
    <w:p w:rsidR="00A3438E" w:rsidRDefault="00CE39F5" w:rsidP="00716903">
      <w:pPr>
        <w:spacing w:before="120" w:after="120"/>
      </w:pPr>
      <w:r w:rsidRPr="0008482F">
        <w:br/>
        <w:t>I think it would be great if every city in the maps is labeled.</w:t>
      </w:r>
    </w:p>
    <w:p w:rsidR="00247CD5" w:rsidRDefault="00A3438E" w:rsidP="0021658A">
      <w:pPr>
        <w:spacing w:before="120" w:after="120"/>
      </w:pPr>
      <w:r w:rsidRPr="004B600F">
        <w:rPr>
          <w:b/>
        </w:rPr>
        <w:t>Response</w:t>
      </w:r>
      <w:r>
        <w:t>: we tried to label every city in the map when we were making this graph, however, the graph</w:t>
      </w:r>
      <w:r w:rsidR="004B600F">
        <w:t xml:space="preserve"> </w:t>
      </w:r>
      <w:r w:rsidR="00B55101">
        <w:t xml:space="preserve">becomes </w:t>
      </w:r>
      <w:r>
        <w:t>too busy and less distinguishable.</w:t>
      </w:r>
      <w:r w:rsidR="00B55101">
        <w:t xml:space="preserve"> </w:t>
      </w:r>
      <w:r w:rsidR="00B55101">
        <w:fldChar w:fldCharType="begin"/>
      </w:r>
      <w:r w:rsidR="00B55101">
        <w:instrText xml:space="preserve"> REF _Ref46926309 \h </w:instrText>
      </w:r>
      <w:r w:rsidR="00B55101">
        <w:fldChar w:fldCharType="separate"/>
      </w:r>
      <w:r w:rsidR="00B55101">
        <w:t>Picture 5</w:t>
      </w:r>
      <w:r w:rsidR="00B55101">
        <w:fldChar w:fldCharType="end"/>
      </w:r>
      <w:r w:rsidR="00B55101">
        <w:t xml:space="preserve"> shows an example when we added</w:t>
      </w:r>
      <w:r w:rsidR="0057186D">
        <w:t xml:space="preserve"> most label as much as we can without blocking the points</w:t>
      </w:r>
      <w:r w:rsidR="00B55101">
        <w:t>.</w:t>
      </w:r>
      <w:r w:rsidR="0057186D">
        <w:t xml:space="preserve"> It is also noteworthy that we did not add label for every city</w:t>
      </w:r>
      <w:r w:rsidR="006D23D0">
        <w:t xml:space="preserve"> for this graph</w:t>
      </w:r>
      <w:r w:rsidR="0057186D">
        <w:t xml:space="preserve">; therefore, </w:t>
      </w:r>
      <w:r w:rsidR="00901C52">
        <w:t xml:space="preserve">adding </w:t>
      </w:r>
      <w:r w:rsidR="0057186D">
        <w:t xml:space="preserve">all labels will </w:t>
      </w:r>
      <w:r w:rsidR="004C4200">
        <w:t xml:space="preserve">make the graph </w:t>
      </w:r>
      <w:r w:rsidR="0057186D">
        <w:t>even more undistinguishable.</w:t>
      </w:r>
      <w:r w:rsidR="00B55101">
        <w:t xml:space="preserve"> </w:t>
      </w:r>
      <w:r w:rsidR="00AE798A">
        <w:t xml:space="preserve">We would like to focus on the </w:t>
      </w:r>
      <w:r w:rsidR="00CC3928">
        <w:t xml:space="preserve">spatial </w:t>
      </w:r>
      <w:r w:rsidR="00AE798A">
        <w:t xml:space="preserve">pattern </w:t>
      </w:r>
      <w:r w:rsidR="002C1953">
        <w:t xml:space="preserve">of the points, </w:t>
      </w:r>
      <w:r w:rsidR="00AE798A">
        <w:t>but the labels occupy too much space.</w:t>
      </w:r>
      <w:r w:rsidR="00CC3928">
        <w:t xml:space="preserve"> Meanwhile, the font size of the labels is also optimized (font size = 13); smaller font will be not distinguishable</w:t>
      </w:r>
      <w:r w:rsidR="00274987">
        <w:t xml:space="preserve"> in </w:t>
      </w:r>
      <w:r w:rsidR="0011341B">
        <w:t xml:space="preserve">the </w:t>
      </w:r>
      <w:r w:rsidR="00274987">
        <w:t>normal size</w:t>
      </w:r>
      <w:r w:rsidR="0056585E">
        <w:t xml:space="preserve"> graph</w:t>
      </w:r>
      <w:r w:rsidR="00CC3928">
        <w:t>.</w:t>
      </w:r>
    </w:p>
    <w:p w:rsidR="00247CD5" w:rsidRDefault="00247CD5" w:rsidP="00716903">
      <w:pPr>
        <w:spacing w:before="120" w:after="120"/>
      </w:pPr>
    </w:p>
    <w:p w:rsidR="00B55101" w:rsidRDefault="00DD545E" w:rsidP="00B55101">
      <w:pPr>
        <w:keepNext/>
        <w:spacing w:before="120" w:after="120"/>
      </w:pPr>
      <w:r>
        <w:lastRenderedPageBreak/>
        <w:pict>
          <v:shape id="_x0000_i1026" type="#_x0000_t75" style="width:444.9pt;height:317.9pt">
            <v:imagedata r:id="rId24" o:title="full_label" croptop="2612f" cropbottom="2849f" cropright="3073f"/>
          </v:shape>
        </w:pict>
      </w:r>
    </w:p>
    <w:p w:rsidR="00B55101" w:rsidRDefault="00B55101" w:rsidP="00B55101">
      <w:pPr>
        <w:spacing w:before="120" w:after="120"/>
        <w:jc w:val="center"/>
      </w:pPr>
      <w:bookmarkStart w:id="8" w:name="_Ref46926309"/>
      <w:r>
        <w:t xml:space="preserve">Picture </w:t>
      </w:r>
      <w:fldSimple w:instr=" SEQ Picture \* ARABIC ">
        <w:r w:rsidR="00035242">
          <w:rPr>
            <w:noProof/>
          </w:rPr>
          <w:t>6</w:t>
        </w:r>
      </w:fldSimple>
      <w:bookmarkEnd w:id="8"/>
      <w:r>
        <w:t>: an example graph with all labels.</w:t>
      </w:r>
    </w:p>
    <w:p w:rsidR="00587A8C" w:rsidRDefault="00CE39F5" w:rsidP="00716903">
      <w:pPr>
        <w:spacing w:before="120" w:after="120"/>
      </w:pPr>
      <w:r w:rsidRPr="0008482F">
        <w:br/>
      </w:r>
      <w:r w:rsidRPr="0008482F">
        <w:br/>
        <w:t>5. Figure 1. Why COVID curve (orange) is more prominent than the typical curve (blue)?</w:t>
      </w:r>
    </w:p>
    <w:p w:rsidR="00100C32" w:rsidRDefault="00100C32" w:rsidP="00716903">
      <w:pPr>
        <w:spacing w:before="120" w:after="120"/>
      </w:pPr>
      <w:r w:rsidRPr="00FC671D">
        <w:rPr>
          <w:b/>
        </w:rPr>
        <w:t>Response</w:t>
      </w:r>
      <w:r>
        <w:t>: we apologize for the mistake. We fixed the</w:t>
      </w:r>
      <w:r w:rsidR="009136B5">
        <w:t xml:space="preserve"> caption</w:t>
      </w:r>
      <w:r>
        <w:t>.</w:t>
      </w:r>
    </w:p>
    <w:p w:rsidR="00CE39F5" w:rsidRDefault="00CE39F5" w:rsidP="00716903">
      <w:pPr>
        <w:spacing w:before="120" w:after="120"/>
      </w:pPr>
      <w:r w:rsidRPr="0008482F">
        <w:br/>
        <w:t>6. There are many typos and formatting issues in the paper, making it difficult to read. The language should be improved.</w:t>
      </w:r>
    </w:p>
    <w:p w:rsidR="00FC671D" w:rsidRDefault="00FC671D" w:rsidP="00716903">
      <w:pPr>
        <w:spacing w:before="120" w:after="120"/>
      </w:pPr>
      <w:r w:rsidRPr="0079505E">
        <w:rPr>
          <w:b/>
        </w:rPr>
        <w:t>Response</w:t>
      </w:r>
      <w:r>
        <w:t xml:space="preserve">: we </w:t>
      </w:r>
      <w:r w:rsidR="00BB233C">
        <w:t xml:space="preserve">did a </w:t>
      </w:r>
      <w:r w:rsidR="004C4DBB">
        <w:t>fully check on the draft’s grammar and wordings</w:t>
      </w:r>
      <w:r w:rsidR="00787BF9">
        <w:t xml:space="preserve"> and fixed all the format issues</w:t>
      </w:r>
      <w:r w:rsidR="00036FF6">
        <w:t xml:space="preserve"> according to the PLOS ONE regulations</w:t>
      </w:r>
      <w:r w:rsidR="00BA6E80">
        <w:t>.</w:t>
      </w:r>
      <w:r w:rsidR="0079505E">
        <w:t xml:space="preserve"> We appreciate the patience and effort.</w:t>
      </w:r>
    </w:p>
    <w:p w:rsidR="00D42E6E" w:rsidRDefault="00D42E6E" w:rsidP="00716903">
      <w:pPr>
        <w:spacing w:before="120" w:after="120"/>
      </w:pPr>
    </w:p>
    <w:p w:rsidR="00D42E6E" w:rsidRDefault="00D42E6E" w:rsidP="00716903">
      <w:pPr>
        <w:spacing w:before="120" w:after="120"/>
      </w:pPr>
    </w:p>
    <w:p w:rsidR="00D42E6E" w:rsidRDefault="00D42E6E" w:rsidP="00716903">
      <w:pPr>
        <w:spacing w:before="120" w:after="120"/>
      </w:pPr>
    </w:p>
    <w:p w:rsidR="00D42E6E" w:rsidRDefault="00D42E6E" w:rsidP="00716903">
      <w:pPr>
        <w:spacing w:before="120" w:after="120"/>
      </w:pPr>
      <w:r w:rsidRPr="00CF3D81">
        <w:rPr>
          <w:b/>
        </w:rPr>
        <w:t>Reference</w:t>
      </w:r>
      <w:r>
        <w:t>:</w:t>
      </w:r>
    </w:p>
    <w:p w:rsidR="006E7107" w:rsidRPr="006E7107" w:rsidRDefault="00D42E6E" w:rsidP="006E7107">
      <w:pPr>
        <w:widowControl w:val="0"/>
        <w:autoSpaceDE w:val="0"/>
        <w:autoSpaceDN w:val="0"/>
        <w:adjustRightInd w:val="0"/>
        <w:spacing w:before="120" w:after="120"/>
        <w:ind w:left="640" w:hanging="640"/>
        <w:rPr>
          <w:noProof/>
        </w:rPr>
      </w:pPr>
      <w:r>
        <w:fldChar w:fldCharType="begin" w:fldLock="1"/>
      </w:r>
      <w:r>
        <w:instrText xml:space="preserve">ADDIN Mendeley Bibliography CSL_BIBLIOGRAPHY </w:instrText>
      </w:r>
      <w:r>
        <w:fldChar w:fldCharType="separate"/>
      </w:r>
      <w:r w:rsidR="006E7107" w:rsidRPr="006E7107">
        <w:rPr>
          <w:noProof/>
        </w:rPr>
        <w:t xml:space="preserve">1. </w:t>
      </w:r>
      <w:r w:rsidR="006E7107" w:rsidRPr="006E7107">
        <w:rPr>
          <w:noProof/>
        </w:rPr>
        <w:tab/>
        <w:t>Walk Score. Transit Score® Methodology. 2020 [cited 23 Jul 2020]. Available: https://www.walkscore.com/transit-score-methodology.shtml</w:t>
      </w:r>
    </w:p>
    <w:p w:rsidR="006E7107" w:rsidRPr="006E7107" w:rsidRDefault="006E7107" w:rsidP="006E7107">
      <w:pPr>
        <w:widowControl w:val="0"/>
        <w:autoSpaceDE w:val="0"/>
        <w:autoSpaceDN w:val="0"/>
        <w:adjustRightInd w:val="0"/>
        <w:spacing w:before="120" w:after="120"/>
        <w:ind w:left="640" w:hanging="640"/>
        <w:rPr>
          <w:noProof/>
        </w:rPr>
      </w:pPr>
      <w:r w:rsidRPr="006E7107">
        <w:rPr>
          <w:noProof/>
        </w:rPr>
        <w:t xml:space="preserve">2. </w:t>
      </w:r>
      <w:r w:rsidRPr="006E7107">
        <w:rPr>
          <w:noProof/>
        </w:rPr>
        <w:tab/>
        <w:t xml:space="preserve">Chen E, Ye Z, Wang C, Zhang W. Discovering the spatio-temporal impacts of built environment on metro ridership using smart card data. Cities. 2019;95: 102359. </w:t>
      </w:r>
    </w:p>
    <w:p w:rsidR="006E7107" w:rsidRPr="006E7107" w:rsidRDefault="006E7107" w:rsidP="006E7107">
      <w:pPr>
        <w:widowControl w:val="0"/>
        <w:autoSpaceDE w:val="0"/>
        <w:autoSpaceDN w:val="0"/>
        <w:adjustRightInd w:val="0"/>
        <w:spacing w:before="120" w:after="120"/>
        <w:ind w:left="640" w:hanging="640"/>
        <w:rPr>
          <w:noProof/>
        </w:rPr>
      </w:pPr>
      <w:r w:rsidRPr="006E7107">
        <w:rPr>
          <w:noProof/>
        </w:rPr>
        <w:lastRenderedPageBreak/>
        <w:t xml:space="preserve">3. </w:t>
      </w:r>
      <w:r w:rsidRPr="006E7107">
        <w:rPr>
          <w:noProof/>
        </w:rPr>
        <w:tab/>
        <w:t xml:space="preserve">Ma X, Zhang J, Ding C, Wang Y. A geographically and temporally weighted regression model to explore the spatiotemporal influence of built environment on transit ridership. Comput Environ Urban Syst. 2018;70: 113–124. </w:t>
      </w:r>
    </w:p>
    <w:p w:rsidR="006E7107" w:rsidRPr="006E7107" w:rsidRDefault="006E7107" w:rsidP="006E7107">
      <w:pPr>
        <w:widowControl w:val="0"/>
        <w:autoSpaceDE w:val="0"/>
        <w:autoSpaceDN w:val="0"/>
        <w:adjustRightInd w:val="0"/>
        <w:spacing w:before="120" w:after="120"/>
        <w:ind w:left="640" w:hanging="640"/>
        <w:rPr>
          <w:noProof/>
        </w:rPr>
      </w:pPr>
      <w:r w:rsidRPr="006E7107">
        <w:rPr>
          <w:noProof/>
        </w:rPr>
        <w:t xml:space="preserve">4. </w:t>
      </w:r>
      <w:r w:rsidRPr="006E7107">
        <w:rPr>
          <w:noProof/>
        </w:rPr>
        <w:tab/>
        <w:t xml:space="preserve">Zhao J, Webb V, Shah P. Customer loyalty differences between captive and choice transit riders. Transp Res Rec. 2014;2415: 80–88. </w:t>
      </w:r>
    </w:p>
    <w:p w:rsidR="006E7107" w:rsidRPr="006E7107" w:rsidRDefault="006E7107" w:rsidP="006E7107">
      <w:pPr>
        <w:widowControl w:val="0"/>
        <w:autoSpaceDE w:val="0"/>
        <w:autoSpaceDN w:val="0"/>
        <w:adjustRightInd w:val="0"/>
        <w:spacing w:before="120" w:after="120"/>
        <w:ind w:left="640" w:hanging="640"/>
        <w:rPr>
          <w:noProof/>
        </w:rPr>
      </w:pPr>
      <w:r w:rsidRPr="006E7107">
        <w:rPr>
          <w:noProof/>
        </w:rPr>
        <w:t xml:space="preserve">5. </w:t>
      </w:r>
      <w:r w:rsidRPr="006E7107">
        <w:rPr>
          <w:noProof/>
        </w:rPr>
        <w:tab/>
        <w:t xml:space="preserve">Tomer A. Where the Jobs Are: Employer Access to Labor by Transit. Metropolitan Policy Program at Brookings; 2012. </w:t>
      </w:r>
    </w:p>
    <w:p w:rsidR="006E7107" w:rsidRPr="006E7107" w:rsidRDefault="006E7107" w:rsidP="006E7107">
      <w:pPr>
        <w:widowControl w:val="0"/>
        <w:autoSpaceDE w:val="0"/>
        <w:autoSpaceDN w:val="0"/>
        <w:adjustRightInd w:val="0"/>
        <w:spacing w:before="120" w:after="120"/>
        <w:ind w:left="640" w:hanging="640"/>
        <w:rPr>
          <w:noProof/>
        </w:rPr>
      </w:pPr>
      <w:r w:rsidRPr="006E7107">
        <w:rPr>
          <w:noProof/>
        </w:rPr>
        <w:t xml:space="preserve">6. </w:t>
      </w:r>
      <w:r w:rsidRPr="006E7107">
        <w:rPr>
          <w:noProof/>
        </w:rPr>
        <w:tab/>
        <w:t>National Alliance to End Homelessness. SOH: State and CoC Dashboards. 2020 [cited 26 Jul 2020]. Available: https://endhomelessness.org/homelessness-in-america/homelessness-statistics/state-of-homelessness-dashboards/</w:t>
      </w:r>
    </w:p>
    <w:p w:rsidR="006E7107" w:rsidRPr="006E7107" w:rsidRDefault="006E7107" w:rsidP="006E7107">
      <w:pPr>
        <w:widowControl w:val="0"/>
        <w:autoSpaceDE w:val="0"/>
        <w:autoSpaceDN w:val="0"/>
        <w:adjustRightInd w:val="0"/>
        <w:spacing w:before="120" w:after="120"/>
        <w:ind w:left="640" w:hanging="640"/>
        <w:rPr>
          <w:noProof/>
        </w:rPr>
      </w:pPr>
      <w:r w:rsidRPr="006E7107">
        <w:rPr>
          <w:noProof/>
        </w:rPr>
        <w:t xml:space="preserve">7. </w:t>
      </w:r>
      <w:r w:rsidRPr="006E7107">
        <w:rPr>
          <w:noProof/>
        </w:rPr>
        <w:tab/>
        <w:t>Ricciulli V. When the NYC subway is your home—and you’re evicted every night. 2020 [cited 26 Jul 2020]. Available: https://ny.curbed.com/2020/5/18/21258779/nyc-homeless-subway-closures-trains-unsheltered</w:t>
      </w:r>
    </w:p>
    <w:p w:rsidR="006E7107" w:rsidRPr="006E7107" w:rsidRDefault="006E7107" w:rsidP="006E7107">
      <w:pPr>
        <w:widowControl w:val="0"/>
        <w:autoSpaceDE w:val="0"/>
        <w:autoSpaceDN w:val="0"/>
        <w:adjustRightInd w:val="0"/>
        <w:spacing w:before="120" w:after="120"/>
        <w:ind w:left="640" w:hanging="640"/>
        <w:rPr>
          <w:noProof/>
        </w:rPr>
      </w:pPr>
      <w:r w:rsidRPr="006E7107">
        <w:rPr>
          <w:noProof/>
        </w:rPr>
        <w:t xml:space="preserve">8. </w:t>
      </w:r>
      <w:r w:rsidRPr="006E7107">
        <w:rPr>
          <w:noProof/>
        </w:rPr>
        <w:tab/>
        <w:t>Guse C. NYC homeless turn to subway during coronavirus crisis. In: New York Daily News [Internet]. 2020 [cited 23 Jul 2020]. Available: https://www.nydailynews.com/coronavirus/ny-coronavirus-homeless-population-subway-fires-mta-20200421-vr26xwjowzce7hrpimfghrdxxy-story.html</w:t>
      </w:r>
    </w:p>
    <w:p w:rsidR="006E7107" w:rsidRPr="006E7107" w:rsidRDefault="006E7107" w:rsidP="006E7107">
      <w:pPr>
        <w:widowControl w:val="0"/>
        <w:autoSpaceDE w:val="0"/>
        <w:autoSpaceDN w:val="0"/>
        <w:adjustRightInd w:val="0"/>
        <w:spacing w:before="120" w:after="120"/>
        <w:ind w:left="640" w:hanging="640"/>
        <w:rPr>
          <w:noProof/>
        </w:rPr>
      </w:pPr>
      <w:r w:rsidRPr="006E7107">
        <w:rPr>
          <w:noProof/>
        </w:rPr>
        <w:t xml:space="preserve">9. </w:t>
      </w:r>
      <w:r w:rsidRPr="006E7107">
        <w:rPr>
          <w:noProof/>
        </w:rPr>
        <w:tab/>
        <w:t>Transit app. Transit • Bus &amp; Subway Times. 2020 [cited 4 Feb 2020]. Available: https://play.google.com/store/apps/details?id=com.thetransitapp.droid&amp;hl=en_US</w:t>
      </w:r>
    </w:p>
    <w:p w:rsidR="00D42E6E" w:rsidRPr="0008482F" w:rsidRDefault="00D42E6E" w:rsidP="00716903">
      <w:pPr>
        <w:spacing w:before="120" w:after="120"/>
      </w:pPr>
      <w:r>
        <w:fldChar w:fldCharType="end"/>
      </w:r>
    </w:p>
    <w:sectPr w:rsidR="00D42E6E" w:rsidRPr="0008482F">
      <w:footerReference w:type="default" r:id="rId2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810C1" w:rsidRDefault="00C810C1" w:rsidP="007D3B39">
      <w:r>
        <w:separator/>
      </w:r>
    </w:p>
  </w:endnote>
  <w:endnote w:type="continuationSeparator" w:id="0">
    <w:p w:rsidR="00C810C1" w:rsidRDefault="00C810C1" w:rsidP="007D3B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D3B39" w:rsidRDefault="007D3B39">
    <w:pPr>
      <w:pStyle w:val="Footer"/>
    </w:pPr>
  </w:p>
  <w:p w:rsidR="007D3B39" w:rsidRDefault="007D3B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810C1" w:rsidRDefault="00C810C1" w:rsidP="007D3B39">
      <w:r>
        <w:separator/>
      </w:r>
    </w:p>
  </w:footnote>
  <w:footnote w:type="continuationSeparator" w:id="0">
    <w:p w:rsidR="00C810C1" w:rsidRDefault="00C810C1" w:rsidP="007D3B39">
      <w:r>
        <w:continuationSeparator/>
      </w:r>
    </w:p>
  </w:footnote>
  <w:footnote w:id="1">
    <w:p w:rsidR="007D3B39" w:rsidRDefault="007D3B39">
      <w:pPr>
        <w:pStyle w:val="FootnoteText"/>
      </w:pPr>
      <w:r w:rsidRPr="00DD545E">
        <w:rPr>
          <w:rStyle w:val="FootnoteReference"/>
        </w:rPr>
        <w:footnoteRef/>
      </w:r>
      <w:r>
        <w:t xml:space="preserve"> We have to comply with PLOS ONE’s formats</w:t>
      </w:r>
      <w:r w:rsidR="0023359C">
        <w:t xml:space="preserve"> (</w:t>
      </w:r>
      <w:hyperlink r:id="rId1" w:history="1">
        <w:r w:rsidR="0023359C" w:rsidRPr="0008482F">
          <w:rPr>
            <w:rStyle w:val="Hyperlink"/>
          </w:rPr>
          <w:t>https://journals.plos.org/plosone/s/file?id=wjVg/PLOSOne_formatting_sample_main_body.pdf</w:t>
        </w:r>
      </w:hyperlink>
      <w:r w:rsidR="0023359C">
        <w:t>)</w:t>
      </w:r>
      <w:r>
        <w:t xml:space="preserve">, therefore we </w:t>
      </w:r>
      <w:r w:rsidR="00B34C2D">
        <w:t>had to remove the multilevel numbers</w:t>
      </w:r>
      <w:r w:rsidR="00AC04B9">
        <w:t xml:space="preserve"> in the section titles</w:t>
      </w:r>
      <w:r w:rsidR="00B34C2D">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214E9D"/>
    <w:multiLevelType w:val="hybridMultilevel"/>
    <w:tmpl w:val="71BCD2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BB617D"/>
    <w:multiLevelType w:val="hybridMultilevel"/>
    <w:tmpl w:val="38C0A0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5D46C9"/>
    <w:multiLevelType w:val="hybridMultilevel"/>
    <w:tmpl w:val="FDEE4A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281B91"/>
    <w:multiLevelType w:val="hybridMultilevel"/>
    <w:tmpl w:val="9D7E546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9976C4C"/>
    <w:multiLevelType w:val="hybridMultilevel"/>
    <w:tmpl w:val="5F0E16DE"/>
    <w:lvl w:ilvl="0" w:tplc="0409000F">
      <w:start w:val="1"/>
      <w:numFmt w:val="decimal"/>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5" w15:restartNumberingAfterBreak="0">
    <w:nsid w:val="1D410D82"/>
    <w:multiLevelType w:val="hybridMultilevel"/>
    <w:tmpl w:val="A9DA8C4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26B22744"/>
    <w:multiLevelType w:val="hybridMultilevel"/>
    <w:tmpl w:val="6186B8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CB93D9A"/>
    <w:multiLevelType w:val="hybridMultilevel"/>
    <w:tmpl w:val="75745DF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44552C0F"/>
    <w:multiLevelType w:val="hybridMultilevel"/>
    <w:tmpl w:val="470C17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6BF5869"/>
    <w:multiLevelType w:val="multilevel"/>
    <w:tmpl w:val="2B1C394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4B971470"/>
    <w:multiLevelType w:val="hybridMultilevel"/>
    <w:tmpl w:val="73F01F6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520D74DA"/>
    <w:multiLevelType w:val="hybridMultilevel"/>
    <w:tmpl w:val="A97CA77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54533728"/>
    <w:multiLevelType w:val="hybridMultilevel"/>
    <w:tmpl w:val="C2AE30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5B05E68"/>
    <w:multiLevelType w:val="hybridMultilevel"/>
    <w:tmpl w:val="FB8E24A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7729336E"/>
    <w:multiLevelType w:val="multilevel"/>
    <w:tmpl w:val="7626159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7"/>
  </w:num>
  <w:num w:numId="2">
    <w:abstractNumId w:val="14"/>
  </w:num>
  <w:num w:numId="3">
    <w:abstractNumId w:val="9"/>
  </w:num>
  <w:num w:numId="4">
    <w:abstractNumId w:val="11"/>
  </w:num>
  <w:num w:numId="5">
    <w:abstractNumId w:val="9"/>
  </w:num>
  <w:num w:numId="6">
    <w:abstractNumId w:val="4"/>
  </w:num>
  <w:num w:numId="7">
    <w:abstractNumId w:val="9"/>
  </w:num>
  <w:num w:numId="8">
    <w:abstractNumId w:val="9"/>
  </w:num>
  <w:num w:numId="9">
    <w:abstractNumId w:val="9"/>
  </w:num>
  <w:num w:numId="10">
    <w:abstractNumId w:val="0"/>
  </w:num>
  <w:num w:numId="11">
    <w:abstractNumId w:val="12"/>
  </w:num>
  <w:num w:numId="12">
    <w:abstractNumId w:val="1"/>
  </w:num>
  <w:num w:numId="13">
    <w:abstractNumId w:val="6"/>
  </w:num>
  <w:num w:numId="14">
    <w:abstractNumId w:val="8"/>
  </w:num>
  <w:num w:numId="15">
    <w:abstractNumId w:val="10"/>
  </w:num>
  <w:num w:numId="16">
    <w:abstractNumId w:val="13"/>
  </w:num>
  <w:num w:numId="17">
    <w:abstractNumId w:val="5"/>
  </w:num>
  <w:num w:numId="18">
    <w:abstractNumId w:val="2"/>
  </w:num>
  <w:num w:numId="1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64CA9"/>
    <w:rsid w:val="0000241C"/>
    <w:rsid w:val="00003C06"/>
    <w:rsid w:val="000113ED"/>
    <w:rsid w:val="000136CF"/>
    <w:rsid w:val="00017E83"/>
    <w:rsid w:val="00017F41"/>
    <w:rsid w:val="0002445E"/>
    <w:rsid w:val="00025A0F"/>
    <w:rsid w:val="00025CC2"/>
    <w:rsid w:val="000312F2"/>
    <w:rsid w:val="00031730"/>
    <w:rsid w:val="00032F95"/>
    <w:rsid w:val="00035242"/>
    <w:rsid w:val="00035BED"/>
    <w:rsid w:val="00036FF6"/>
    <w:rsid w:val="00041975"/>
    <w:rsid w:val="00047E5F"/>
    <w:rsid w:val="0005502A"/>
    <w:rsid w:val="00064C52"/>
    <w:rsid w:val="000737F4"/>
    <w:rsid w:val="00075952"/>
    <w:rsid w:val="0008482F"/>
    <w:rsid w:val="0009108C"/>
    <w:rsid w:val="00092DB0"/>
    <w:rsid w:val="000953EC"/>
    <w:rsid w:val="000A004B"/>
    <w:rsid w:val="000A31E7"/>
    <w:rsid w:val="000B5B09"/>
    <w:rsid w:val="000C57F0"/>
    <w:rsid w:val="000D36AA"/>
    <w:rsid w:val="000D37EC"/>
    <w:rsid w:val="000D6493"/>
    <w:rsid w:val="000E2563"/>
    <w:rsid w:val="000E3CAB"/>
    <w:rsid w:val="000F16D2"/>
    <w:rsid w:val="000F4613"/>
    <w:rsid w:val="000F55EA"/>
    <w:rsid w:val="000F58EB"/>
    <w:rsid w:val="00100274"/>
    <w:rsid w:val="00100C32"/>
    <w:rsid w:val="001036CE"/>
    <w:rsid w:val="0010630A"/>
    <w:rsid w:val="00106C7F"/>
    <w:rsid w:val="0011341B"/>
    <w:rsid w:val="001134B7"/>
    <w:rsid w:val="00116D3A"/>
    <w:rsid w:val="00130CBD"/>
    <w:rsid w:val="001314E2"/>
    <w:rsid w:val="00137ED4"/>
    <w:rsid w:val="0014198B"/>
    <w:rsid w:val="00143195"/>
    <w:rsid w:val="001458D3"/>
    <w:rsid w:val="001514B4"/>
    <w:rsid w:val="0015159B"/>
    <w:rsid w:val="00153DAD"/>
    <w:rsid w:val="00162668"/>
    <w:rsid w:val="00165292"/>
    <w:rsid w:val="00180529"/>
    <w:rsid w:val="00192BF8"/>
    <w:rsid w:val="0019502A"/>
    <w:rsid w:val="00197A3C"/>
    <w:rsid w:val="001B4DAA"/>
    <w:rsid w:val="001C0313"/>
    <w:rsid w:val="001C300F"/>
    <w:rsid w:val="001C4BC5"/>
    <w:rsid w:val="001D5AA5"/>
    <w:rsid w:val="001D6F1A"/>
    <w:rsid w:val="001F5341"/>
    <w:rsid w:val="001F68FA"/>
    <w:rsid w:val="001F75DA"/>
    <w:rsid w:val="001F7ED4"/>
    <w:rsid w:val="002007F5"/>
    <w:rsid w:val="002019A0"/>
    <w:rsid w:val="00205A8C"/>
    <w:rsid w:val="00206734"/>
    <w:rsid w:val="00207EF6"/>
    <w:rsid w:val="0021658A"/>
    <w:rsid w:val="002223DB"/>
    <w:rsid w:val="00224AF0"/>
    <w:rsid w:val="0022736E"/>
    <w:rsid w:val="00230006"/>
    <w:rsid w:val="00232AB4"/>
    <w:rsid w:val="00232C8C"/>
    <w:rsid w:val="0023359C"/>
    <w:rsid w:val="00233FB7"/>
    <w:rsid w:val="002416D3"/>
    <w:rsid w:val="00245E73"/>
    <w:rsid w:val="00247CD5"/>
    <w:rsid w:val="00261FA8"/>
    <w:rsid w:val="00274987"/>
    <w:rsid w:val="00285C43"/>
    <w:rsid w:val="0029132B"/>
    <w:rsid w:val="00297931"/>
    <w:rsid w:val="002A29B1"/>
    <w:rsid w:val="002B2E81"/>
    <w:rsid w:val="002C032D"/>
    <w:rsid w:val="002C1953"/>
    <w:rsid w:val="002C2AAB"/>
    <w:rsid w:val="002C4574"/>
    <w:rsid w:val="002D0A36"/>
    <w:rsid w:val="002E557E"/>
    <w:rsid w:val="002F012A"/>
    <w:rsid w:val="002F4F45"/>
    <w:rsid w:val="003001EF"/>
    <w:rsid w:val="00300D72"/>
    <w:rsid w:val="003020B8"/>
    <w:rsid w:val="00312B68"/>
    <w:rsid w:val="0031620F"/>
    <w:rsid w:val="0032074D"/>
    <w:rsid w:val="0032290F"/>
    <w:rsid w:val="0032370C"/>
    <w:rsid w:val="00335399"/>
    <w:rsid w:val="00345BF8"/>
    <w:rsid w:val="00352D53"/>
    <w:rsid w:val="00354BE0"/>
    <w:rsid w:val="00355624"/>
    <w:rsid w:val="00366435"/>
    <w:rsid w:val="00381E3D"/>
    <w:rsid w:val="00391F15"/>
    <w:rsid w:val="003939FF"/>
    <w:rsid w:val="003967F6"/>
    <w:rsid w:val="003A1BD8"/>
    <w:rsid w:val="003A2D32"/>
    <w:rsid w:val="003C1423"/>
    <w:rsid w:val="003E2110"/>
    <w:rsid w:val="003E2BEB"/>
    <w:rsid w:val="003E5891"/>
    <w:rsid w:val="003F120F"/>
    <w:rsid w:val="003F25A6"/>
    <w:rsid w:val="004029CE"/>
    <w:rsid w:val="0040557B"/>
    <w:rsid w:val="00413A21"/>
    <w:rsid w:val="00416DD4"/>
    <w:rsid w:val="00422D9E"/>
    <w:rsid w:val="00423F62"/>
    <w:rsid w:val="00430388"/>
    <w:rsid w:val="00432F92"/>
    <w:rsid w:val="004516CC"/>
    <w:rsid w:val="004537F7"/>
    <w:rsid w:val="00460F4B"/>
    <w:rsid w:val="00464CA9"/>
    <w:rsid w:val="00466C3F"/>
    <w:rsid w:val="00472BD0"/>
    <w:rsid w:val="004733DE"/>
    <w:rsid w:val="004916D4"/>
    <w:rsid w:val="004A0401"/>
    <w:rsid w:val="004A14A9"/>
    <w:rsid w:val="004A463E"/>
    <w:rsid w:val="004A6BC4"/>
    <w:rsid w:val="004B05C5"/>
    <w:rsid w:val="004B600F"/>
    <w:rsid w:val="004C4200"/>
    <w:rsid w:val="004C4DBB"/>
    <w:rsid w:val="004D72AC"/>
    <w:rsid w:val="004D7E82"/>
    <w:rsid w:val="004E3700"/>
    <w:rsid w:val="004E5C07"/>
    <w:rsid w:val="004E6322"/>
    <w:rsid w:val="004F67FC"/>
    <w:rsid w:val="005004D0"/>
    <w:rsid w:val="00501D77"/>
    <w:rsid w:val="00502F2D"/>
    <w:rsid w:val="00504CDA"/>
    <w:rsid w:val="00510E3E"/>
    <w:rsid w:val="00510E57"/>
    <w:rsid w:val="005132F7"/>
    <w:rsid w:val="0052387A"/>
    <w:rsid w:val="005254FE"/>
    <w:rsid w:val="005259BB"/>
    <w:rsid w:val="005263C0"/>
    <w:rsid w:val="00531B2C"/>
    <w:rsid w:val="005449C0"/>
    <w:rsid w:val="005477C4"/>
    <w:rsid w:val="0056499F"/>
    <w:rsid w:val="0056585E"/>
    <w:rsid w:val="0057186D"/>
    <w:rsid w:val="00584B8F"/>
    <w:rsid w:val="00587A8C"/>
    <w:rsid w:val="005937F6"/>
    <w:rsid w:val="005A201A"/>
    <w:rsid w:val="005A216A"/>
    <w:rsid w:val="005A4B64"/>
    <w:rsid w:val="005B513B"/>
    <w:rsid w:val="005B527D"/>
    <w:rsid w:val="005B6474"/>
    <w:rsid w:val="005B6E7F"/>
    <w:rsid w:val="005C1B73"/>
    <w:rsid w:val="005C22A8"/>
    <w:rsid w:val="005C547F"/>
    <w:rsid w:val="005D0578"/>
    <w:rsid w:val="005D4894"/>
    <w:rsid w:val="005E4547"/>
    <w:rsid w:val="005E45C7"/>
    <w:rsid w:val="005F0E0A"/>
    <w:rsid w:val="005F4A05"/>
    <w:rsid w:val="005F7F29"/>
    <w:rsid w:val="00625B89"/>
    <w:rsid w:val="00640239"/>
    <w:rsid w:val="0065366D"/>
    <w:rsid w:val="00655166"/>
    <w:rsid w:val="006552BC"/>
    <w:rsid w:val="0066334A"/>
    <w:rsid w:val="006633E8"/>
    <w:rsid w:val="0066493B"/>
    <w:rsid w:val="0066777B"/>
    <w:rsid w:val="0067044D"/>
    <w:rsid w:val="006712FD"/>
    <w:rsid w:val="006720CC"/>
    <w:rsid w:val="00675B9A"/>
    <w:rsid w:val="00680190"/>
    <w:rsid w:val="00690BA7"/>
    <w:rsid w:val="00692609"/>
    <w:rsid w:val="00695CED"/>
    <w:rsid w:val="00696013"/>
    <w:rsid w:val="006977BE"/>
    <w:rsid w:val="006A3BB9"/>
    <w:rsid w:val="006A6F8D"/>
    <w:rsid w:val="006B10EC"/>
    <w:rsid w:val="006B4B03"/>
    <w:rsid w:val="006C294F"/>
    <w:rsid w:val="006C51EC"/>
    <w:rsid w:val="006D111B"/>
    <w:rsid w:val="006D23D0"/>
    <w:rsid w:val="006D5723"/>
    <w:rsid w:val="006E268D"/>
    <w:rsid w:val="006E7107"/>
    <w:rsid w:val="00710D0B"/>
    <w:rsid w:val="007147C7"/>
    <w:rsid w:val="00716903"/>
    <w:rsid w:val="007176EB"/>
    <w:rsid w:val="00721BF8"/>
    <w:rsid w:val="00722B5B"/>
    <w:rsid w:val="00724F0E"/>
    <w:rsid w:val="00732D8A"/>
    <w:rsid w:val="00735EFF"/>
    <w:rsid w:val="00743A56"/>
    <w:rsid w:val="00750311"/>
    <w:rsid w:val="00750383"/>
    <w:rsid w:val="00750AF7"/>
    <w:rsid w:val="00754938"/>
    <w:rsid w:val="00755774"/>
    <w:rsid w:val="00764031"/>
    <w:rsid w:val="007655AA"/>
    <w:rsid w:val="0077201D"/>
    <w:rsid w:val="00773FF6"/>
    <w:rsid w:val="00782B5B"/>
    <w:rsid w:val="00786544"/>
    <w:rsid w:val="00787BF9"/>
    <w:rsid w:val="00792B94"/>
    <w:rsid w:val="00794825"/>
    <w:rsid w:val="0079505E"/>
    <w:rsid w:val="00796D8A"/>
    <w:rsid w:val="007A046F"/>
    <w:rsid w:val="007A2840"/>
    <w:rsid w:val="007A406A"/>
    <w:rsid w:val="007C2956"/>
    <w:rsid w:val="007D0A81"/>
    <w:rsid w:val="007D2E40"/>
    <w:rsid w:val="007D353F"/>
    <w:rsid w:val="007D3B39"/>
    <w:rsid w:val="007D6427"/>
    <w:rsid w:val="007E1010"/>
    <w:rsid w:val="007E2C49"/>
    <w:rsid w:val="007E43B0"/>
    <w:rsid w:val="007E7580"/>
    <w:rsid w:val="007F4F3F"/>
    <w:rsid w:val="008001B2"/>
    <w:rsid w:val="00807921"/>
    <w:rsid w:val="008109C9"/>
    <w:rsid w:val="00812C49"/>
    <w:rsid w:val="0082199F"/>
    <w:rsid w:val="00822CFF"/>
    <w:rsid w:val="00823611"/>
    <w:rsid w:val="008325B6"/>
    <w:rsid w:val="0083372E"/>
    <w:rsid w:val="00843902"/>
    <w:rsid w:val="00856FC7"/>
    <w:rsid w:val="00861D4D"/>
    <w:rsid w:val="00871855"/>
    <w:rsid w:val="00887B1D"/>
    <w:rsid w:val="008933C6"/>
    <w:rsid w:val="00894931"/>
    <w:rsid w:val="008A1654"/>
    <w:rsid w:val="008A449D"/>
    <w:rsid w:val="008B287E"/>
    <w:rsid w:val="008B6923"/>
    <w:rsid w:val="008C6821"/>
    <w:rsid w:val="008D099C"/>
    <w:rsid w:val="008D13B0"/>
    <w:rsid w:val="008D2348"/>
    <w:rsid w:val="008D780E"/>
    <w:rsid w:val="00901C52"/>
    <w:rsid w:val="0090376A"/>
    <w:rsid w:val="009104EB"/>
    <w:rsid w:val="009136B5"/>
    <w:rsid w:val="00943F06"/>
    <w:rsid w:val="00944667"/>
    <w:rsid w:val="00945709"/>
    <w:rsid w:val="00953BA5"/>
    <w:rsid w:val="00955E6E"/>
    <w:rsid w:val="009573D3"/>
    <w:rsid w:val="00964092"/>
    <w:rsid w:val="00964A94"/>
    <w:rsid w:val="0097299C"/>
    <w:rsid w:val="00983883"/>
    <w:rsid w:val="00991C0A"/>
    <w:rsid w:val="00993542"/>
    <w:rsid w:val="009A3FF7"/>
    <w:rsid w:val="009A4013"/>
    <w:rsid w:val="009A74F0"/>
    <w:rsid w:val="009B0FA0"/>
    <w:rsid w:val="009B29BD"/>
    <w:rsid w:val="009B2A7B"/>
    <w:rsid w:val="009B2B49"/>
    <w:rsid w:val="009C6BAA"/>
    <w:rsid w:val="009D021D"/>
    <w:rsid w:val="009D3DAA"/>
    <w:rsid w:val="009D6705"/>
    <w:rsid w:val="009D714B"/>
    <w:rsid w:val="009E0872"/>
    <w:rsid w:val="009E3467"/>
    <w:rsid w:val="009F4B69"/>
    <w:rsid w:val="00A005F1"/>
    <w:rsid w:val="00A02E32"/>
    <w:rsid w:val="00A10C47"/>
    <w:rsid w:val="00A20397"/>
    <w:rsid w:val="00A302E5"/>
    <w:rsid w:val="00A3438E"/>
    <w:rsid w:val="00A3519A"/>
    <w:rsid w:val="00A35A63"/>
    <w:rsid w:val="00A37A44"/>
    <w:rsid w:val="00A400A7"/>
    <w:rsid w:val="00A526D8"/>
    <w:rsid w:val="00A53052"/>
    <w:rsid w:val="00A61098"/>
    <w:rsid w:val="00A62244"/>
    <w:rsid w:val="00A628D4"/>
    <w:rsid w:val="00A6511E"/>
    <w:rsid w:val="00A747BF"/>
    <w:rsid w:val="00A74D7C"/>
    <w:rsid w:val="00A760D2"/>
    <w:rsid w:val="00A8213D"/>
    <w:rsid w:val="00A92443"/>
    <w:rsid w:val="00A94125"/>
    <w:rsid w:val="00AA02AD"/>
    <w:rsid w:val="00AA2492"/>
    <w:rsid w:val="00AA7C52"/>
    <w:rsid w:val="00AB03C3"/>
    <w:rsid w:val="00AB39E8"/>
    <w:rsid w:val="00AC04B9"/>
    <w:rsid w:val="00AD3C6C"/>
    <w:rsid w:val="00AE26A2"/>
    <w:rsid w:val="00AE798A"/>
    <w:rsid w:val="00AF4BC4"/>
    <w:rsid w:val="00AF4F87"/>
    <w:rsid w:val="00B16F11"/>
    <w:rsid w:val="00B25817"/>
    <w:rsid w:val="00B34C2D"/>
    <w:rsid w:val="00B3593C"/>
    <w:rsid w:val="00B42D4C"/>
    <w:rsid w:val="00B453F2"/>
    <w:rsid w:val="00B469DD"/>
    <w:rsid w:val="00B54AFA"/>
    <w:rsid w:val="00B55101"/>
    <w:rsid w:val="00B56A1C"/>
    <w:rsid w:val="00B6044F"/>
    <w:rsid w:val="00B60B81"/>
    <w:rsid w:val="00B65656"/>
    <w:rsid w:val="00B658D7"/>
    <w:rsid w:val="00B72FE0"/>
    <w:rsid w:val="00B8023A"/>
    <w:rsid w:val="00B82EE0"/>
    <w:rsid w:val="00B834B8"/>
    <w:rsid w:val="00B84477"/>
    <w:rsid w:val="00B923A2"/>
    <w:rsid w:val="00BA579A"/>
    <w:rsid w:val="00BA6E80"/>
    <w:rsid w:val="00BB031B"/>
    <w:rsid w:val="00BB233C"/>
    <w:rsid w:val="00BB5DCF"/>
    <w:rsid w:val="00BB76E3"/>
    <w:rsid w:val="00BC0058"/>
    <w:rsid w:val="00BC3004"/>
    <w:rsid w:val="00BC5CED"/>
    <w:rsid w:val="00BD14BA"/>
    <w:rsid w:val="00BD3044"/>
    <w:rsid w:val="00BD4451"/>
    <w:rsid w:val="00BD45D3"/>
    <w:rsid w:val="00BE0A5F"/>
    <w:rsid w:val="00BE155A"/>
    <w:rsid w:val="00BF5BF6"/>
    <w:rsid w:val="00C04DBB"/>
    <w:rsid w:val="00C06E8C"/>
    <w:rsid w:val="00C07824"/>
    <w:rsid w:val="00C14896"/>
    <w:rsid w:val="00C26CAF"/>
    <w:rsid w:val="00C2789D"/>
    <w:rsid w:val="00C33F34"/>
    <w:rsid w:val="00C37806"/>
    <w:rsid w:val="00C40453"/>
    <w:rsid w:val="00C408E3"/>
    <w:rsid w:val="00C44DBE"/>
    <w:rsid w:val="00C458E1"/>
    <w:rsid w:val="00C47C59"/>
    <w:rsid w:val="00C54BD9"/>
    <w:rsid w:val="00C5732F"/>
    <w:rsid w:val="00C61F68"/>
    <w:rsid w:val="00C62164"/>
    <w:rsid w:val="00C650C0"/>
    <w:rsid w:val="00C7435C"/>
    <w:rsid w:val="00C810C1"/>
    <w:rsid w:val="00C82870"/>
    <w:rsid w:val="00C8562C"/>
    <w:rsid w:val="00C862F7"/>
    <w:rsid w:val="00C87471"/>
    <w:rsid w:val="00C954A7"/>
    <w:rsid w:val="00C95A58"/>
    <w:rsid w:val="00CA06D5"/>
    <w:rsid w:val="00CA5757"/>
    <w:rsid w:val="00CA6E3F"/>
    <w:rsid w:val="00CB06AC"/>
    <w:rsid w:val="00CB10FA"/>
    <w:rsid w:val="00CB4516"/>
    <w:rsid w:val="00CB7749"/>
    <w:rsid w:val="00CC3928"/>
    <w:rsid w:val="00CC3B7E"/>
    <w:rsid w:val="00CE22E7"/>
    <w:rsid w:val="00CE2382"/>
    <w:rsid w:val="00CE39F5"/>
    <w:rsid w:val="00CE4CB7"/>
    <w:rsid w:val="00CE5356"/>
    <w:rsid w:val="00CF3D81"/>
    <w:rsid w:val="00CF5C86"/>
    <w:rsid w:val="00D00077"/>
    <w:rsid w:val="00D153FF"/>
    <w:rsid w:val="00D22C85"/>
    <w:rsid w:val="00D30C48"/>
    <w:rsid w:val="00D32236"/>
    <w:rsid w:val="00D42E6E"/>
    <w:rsid w:val="00D466A4"/>
    <w:rsid w:val="00D55925"/>
    <w:rsid w:val="00D613BC"/>
    <w:rsid w:val="00D63ACA"/>
    <w:rsid w:val="00D66324"/>
    <w:rsid w:val="00D667F6"/>
    <w:rsid w:val="00D66AAF"/>
    <w:rsid w:val="00D66CB1"/>
    <w:rsid w:val="00D71FFB"/>
    <w:rsid w:val="00D756E4"/>
    <w:rsid w:val="00D765C7"/>
    <w:rsid w:val="00D8169C"/>
    <w:rsid w:val="00D829CF"/>
    <w:rsid w:val="00D92AE2"/>
    <w:rsid w:val="00D935CD"/>
    <w:rsid w:val="00DA175A"/>
    <w:rsid w:val="00DA2EF6"/>
    <w:rsid w:val="00DA5858"/>
    <w:rsid w:val="00DB3293"/>
    <w:rsid w:val="00DB4255"/>
    <w:rsid w:val="00DC4F49"/>
    <w:rsid w:val="00DC68DA"/>
    <w:rsid w:val="00DD2972"/>
    <w:rsid w:val="00DD2C86"/>
    <w:rsid w:val="00DD425B"/>
    <w:rsid w:val="00DD545E"/>
    <w:rsid w:val="00DD7BFC"/>
    <w:rsid w:val="00DE20E9"/>
    <w:rsid w:val="00DF2306"/>
    <w:rsid w:val="00DF2A00"/>
    <w:rsid w:val="00E00F88"/>
    <w:rsid w:val="00E0136C"/>
    <w:rsid w:val="00E102F1"/>
    <w:rsid w:val="00E12123"/>
    <w:rsid w:val="00E12BCA"/>
    <w:rsid w:val="00E14CCF"/>
    <w:rsid w:val="00E14FD6"/>
    <w:rsid w:val="00E2401A"/>
    <w:rsid w:val="00E300C5"/>
    <w:rsid w:val="00E33862"/>
    <w:rsid w:val="00E35B41"/>
    <w:rsid w:val="00E3769C"/>
    <w:rsid w:val="00E41927"/>
    <w:rsid w:val="00E44CE4"/>
    <w:rsid w:val="00E458A7"/>
    <w:rsid w:val="00E50D7F"/>
    <w:rsid w:val="00E54975"/>
    <w:rsid w:val="00E54B0F"/>
    <w:rsid w:val="00E716A4"/>
    <w:rsid w:val="00E75A65"/>
    <w:rsid w:val="00E76C0B"/>
    <w:rsid w:val="00E779B8"/>
    <w:rsid w:val="00E77A86"/>
    <w:rsid w:val="00E83AA4"/>
    <w:rsid w:val="00E83C71"/>
    <w:rsid w:val="00E917A3"/>
    <w:rsid w:val="00E94E88"/>
    <w:rsid w:val="00EA3BC2"/>
    <w:rsid w:val="00EA5349"/>
    <w:rsid w:val="00EA6351"/>
    <w:rsid w:val="00EA76F0"/>
    <w:rsid w:val="00EB2FE4"/>
    <w:rsid w:val="00EC4053"/>
    <w:rsid w:val="00EE1AE2"/>
    <w:rsid w:val="00EE1F31"/>
    <w:rsid w:val="00EE43D8"/>
    <w:rsid w:val="00EE4EDF"/>
    <w:rsid w:val="00EE6C9F"/>
    <w:rsid w:val="00EF450D"/>
    <w:rsid w:val="00EF5EEE"/>
    <w:rsid w:val="00F0123E"/>
    <w:rsid w:val="00F15411"/>
    <w:rsid w:val="00F1600B"/>
    <w:rsid w:val="00F17343"/>
    <w:rsid w:val="00F17346"/>
    <w:rsid w:val="00F20A10"/>
    <w:rsid w:val="00F349F0"/>
    <w:rsid w:val="00F41BFD"/>
    <w:rsid w:val="00F4467A"/>
    <w:rsid w:val="00F539DB"/>
    <w:rsid w:val="00F550BA"/>
    <w:rsid w:val="00F678BE"/>
    <w:rsid w:val="00F7086F"/>
    <w:rsid w:val="00F72E10"/>
    <w:rsid w:val="00F737E3"/>
    <w:rsid w:val="00F76CFF"/>
    <w:rsid w:val="00F801F8"/>
    <w:rsid w:val="00F80EC2"/>
    <w:rsid w:val="00F81450"/>
    <w:rsid w:val="00F83A62"/>
    <w:rsid w:val="00F86DD9"/>
    <w:rsid w:val="00F908A5"/>
    <w:rsid w:val="00F914DE"/>
    <w:rsid w:val="00FA05EA"/>
    <w:rsid w:val="00FA062A"/>
    <w:rsid w:val="00FA363E"/>
    <w:rsid w:val="00FA6103"/>
    <w:rsid w:val="00FB3151"/>
    <w:rsid w:val="00FB485F"/>
    <w:rsid w:val="00FC2B6E"/>
    <w:rsid w:val="00FC671D"/>
    <w:rsid w:val="00FE2D10"/>
    <w:rsid w:val="00FE78BA"/>
    <w:rsid w:val="00FE7D5C"/>
    <w:rsid w:val="00FF2AAB"/>
    <w:rsid w:val="00FF4926"/>
    <w:rsid w:val="00FF63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CD292A"/>
  <w15:chartTrackingRefBased/>
  <w15:docId w15:val="{183CFBE7-B7A0-4CAC-9D69-7FC7278CDB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259BB"/>
    <w:pPr>
      <w:spacing w:after="0" w:line="240" w:lineRule="auto"/>
    </w:pPr>
    <w:rPr>
      <w:rFonts w:ascii="Times New Roman" w:hAnsi="Times New Roman" w:cs="Times New Roman"/>
      <w:sz w:val="24"/>
      <w:szCs w:val="24"/>
    </w:rPr>
  </w:style>
  <w:style w:type="paragraph" w:styleId="Heading1">
    <w:name w:val="heading 1"/>
    <w:basedOn w:val="Normal"/>
    <w:next w:val="Normal"/>
    <w:link w:val="Heading1Char"/>
    <w:uiPriority w:val="9"/>
    <w:qFormat/>
    <w:rsid w:val="005B6E7F"/>
    <w:pPr>
      <w:keepNext/>
      <w:keepLines/>
      <w:numPr>
        <w:numId w:val="3"/>
      </w:numPr>
      <w:spacing w:before="240"/>
      <w:outlineLvl w:val="0"/>
    </w:pPr>
    <w:rPr>
      <w:rFonts w:eastAsiaTheme="majorEastAsia"/>
    </w:rPr>
  </w:style>
  <w:style w:type="paragraph" w:styleId="Heading2">
    <w:name w:val="heading 2"/>
    <w:basedOn w:val="Normal"/>
    <w:next w:val="Normal"/>
    <w:link w:val="Heading2Char"/>
    <w:uiPriority w:val="9"/>
    <w:unhideWhenUsed/>
    <w:qFormat/>
    <w:rsid w:val="005B6E7F"/>
    <w:pPr>
      <w:keepNext/>
      <w:keepLines/>
      <w:numPr>
        <w:ilvl w:val="1"/>
        <w:numId w:val="3"/>
      </w:numPr>
      <w:spacing w:before="40"/>
      <w:outlineLvl w:val="1"/>
    </w:pPr>
    <w:rPr>
      <w:rFonts w:eastAsiaTheme="majorEastAsia"/>
    </w:rPr>
  </w:style>
  <w:style w:type="paragraph" w:styleId="Heading3">
    <w:name w:val="heading 3"/>
    <w:basedOn w:val="Normal"/>
    <w:next w:val="Normal"/>
    <w:link w:val="Heading3Char"/>
    <w:uiPriority w:val="9"/>
    <w:unhideWhenUsed/>
    <w:qFormat/>
    <w:rsid w:val="00416DD4"/>
    <w:pPr>
      <w:keepNext/>
      <w:keepLines/>
      <w:numPr>
        <w:ilvl w:val="2"/>
        <w:numId w:val="3"/>
      </w:numPr>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416DD4"/>
    <w:pPr>
      <w:keepNext/>
      <w:keepLines/>
      <w:numPr>
        <w:ilvl w:val="3"/>
        <w:numId w:val="3"/>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416DD4"/>
    <w:pPr>
      <w:keepNext/>
      <w:keepLines/>
      <w:numPr>
        <w:ilvl w:val="4"/>
        <w:numId w:val="3"/>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416DD4"/>
    <w:pPr>
      <w:keepNext/>
      <w:keepLines/>
      <w:numPr>
        <w:ilvl w:val="5"/>
        <w:numId w:val="3"/>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16DD4"/>
    <w:pPr>
      <w:keepNext/>
      <w:keepLines/>
      <w:numPr>
        <w:ilvl w:val="6"/>
        <w:numId w:val="3"/>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16DD4"/>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16DD4"/>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E39F5"/>
    <w:rPr>
      <w:color w:val="0000FF"/>
      <w:u w:val="single"/>
    </w:rPr>
  </w:style>
  <w:style w:type="paragraph" w:styleId="NormalWeb">
    <w:name w:val="Normal (Web)"/>
    <w:basedOn w:val="Normal"/>
    <w:uiPriority w:val="99"/>
    <w:unhideWhenUsed/>
    <w:rsid w:val="00CE39F5"/>
    <w:pPr>
      <w:spacing w:before="100" w:beforeAutospacing="1" w:after="100" w:afterAutospacing="1"/>
    </w:pPr>
  </w:style>
  <w:style w:type="character" w:customStyle="1" w:styleId="Heading1Char">
    <w:name w:val="Heading 1 Char"/>
    <w:basedOn w:val="DefaultParagraphFont"/>
    <w:link w:val="Heading1"/>
    <w:uiPriority w:val="9"/>
    <w:rsid w:val="005B6E7F"/>
    <w:rPr>
      <w:rFonts w:ascii="Times New Roman" w:eastAsiaTheme="majorEastAsia" w:hAnsi="Times New Roman" w:cs="Times New Roman"/>
      <w:sz w:val="24"/>
      <w:szCs w:val="24"/>
    </w:rPr>
  </w:style>
  <w:style w:type="character" w:customStyle="1" w:styleId="Heading2Char">
    <w:name w:val="Heading 2 Char"/>
    <w:basedOn w:val="DefaultParagraphFont"/>
    <w:link w:val="Heading2"/>
    <w:uiPriority w:val="9"/>
    <w:rsid w:val="005B6E7F"/>
    <w:rPr>
      <w:rFonts w:ascii="Times New Roman" w:eastAsiaTheme="majorEastAsia" w:hAnsi="Times New Roman" w:cs="Times New Roman"/>
      <w:sz w:val="24"/>
      <w:szCs w:val="24"/>
    </w:rPr>
  </w:style>
  <w:style w:type="character" w:customStyle="1" w:styleId="Heading3Char">
    <w:name w:val="Heading 3 Char"/>
    <w:basedOn w:val="DefaultParagraphFont"/>
    <w:link w:val="Heading3"/>
    <w:uiPriority w:val="9"/>
    <w:rsid w:val="00416DD4"/>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416DD4"/>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uiPriority w:val="9"/>
    <w:semiHidden/>
    <w:rsid w:val="00416DD4"/>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uiPriority w:val="9"/>
    <w:semiHidden/>
    <w:rsid w:val="00416DD4"/>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uiPriority w:val="9"/>
    <w:semiHidden/>
    <w:rsid w:val="00416DD4"/>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uiPriority w:val="9"/>
    <w:semiHidden/>
    <w:rsid w:val="00416DD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16DD4"/>
    <w:rPr>
      <w:rFonts w:asciiTheme="majorHAnsi" w:eastAsiaTheme="majorEastAsia" w:hAnsiTheme="majorHAnsi" w:cstheme="majorBidi"/>
      <w:i/>
      <w:iCs/>
      <w:color w:val="272727" w:themeColor="text1" w:themeTint="D8"/>
      <w:sz w:val="21"/>
      <w:szCs w:val="21"/>
    </w:rPr>
  </w:style>
  <w:style w:type="character" w:styleId="FollowedHyperlink">
    <w:name w:val="FollowedHyperlink"/>
    <w:basedOn w:val="DefaultParagraphFont"/>
    <w:uiPriority w:val="99"/>
    <w:semiHidden/>
    <w:unhideWhenUsed/>
    <w:rsid w:val="00CB4516"/>
    <w:rPr>
      <w:color w:val="954F72" w:themeColor="followedHyperlink"/>
      <w:u w:val="single"/>
    </w:rPr>
  </w:style>
  <w:style w:type="paragraph" w:styleId="Caption">
    <w:name w:val="caption"/>
    <w:basedOn w:val="Normal"/>
    <w:next w:val="Normal"/>
    <w:uiPriority w:val="35"/>
    <w:unhideWhenUsed/>
    <w:qFormat/>
    <w:rsid w:val="00696013"/>
    <w:pPr>
      <w:spacing w:after="200"/>
    </w:pPr>
    <w:rPr>
      <w:i/>
      <w:iCs/>
      <w:color w:val="44546A" w:themeColor="text2"/>
      <w:sz w:val="18"/>
      <w:szCs w:val="18"/>
    </w:rPr>
  </w:style>
  <w:style w:type="paragraph" w:styleId="HTMLPreformatted">
    <w:name w:val="HTML Preformatted"/>
    <w:basedOn w:val="Normal"/>
    <w:link w:val="HTMLPreformattedChar"/>
    <w:uiPriority w:val="99"/>
    <w:unhideWhenUsed/>
    <w:rsid w:val="005477C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5477C4"/>
    <w:rPr>
      <w:rFonts w:ascii="Courier New" w:eastAsia="Times New Roman" w:hAnsi="Courier New" w:cs="Courier New"/>
      <w:sz w:val="20"/>
      <w:szCs w:val="20"/>
    </w:rPr>
  </w:style>
  <w:style w:type="character" w:customStyle="1" w:styleId="gd15mcfceub">
    <w:name w:val="gd15mcfceub"/>
    <w:basedOn w:val="DefaultParagraphFont"/>
    <w:rsid w:val="005477C4"/>
  </w:style>
  <w:style w:type="table" w:styleId="TableGrid">
    <w:name w:val="Table Grid"/>
    <w:basedOn w:val="TableNormal"/>
    <w:uiPriority w:val="39"/>
    <w:rsid w:val="00625B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3519A"/>
    <w:pPr>
      <w:ind w:left="720"/>
      <w:contextualSpacing/>
    </w:pPr>
  </w:style>
  <w:style w:type="paragraph" w:styleId="Header">
    <w:name w:val="header"/>
    <w:basedOn w:val="Normal"/>
    <w:link w:val="HeaderChar"/>
    <w:uiPriority w:val="99"/>
    <w:unhideWhenUsed/>
    <w:rsid w:val="007D3B39"/>
    <w:pPr>
      <w:tabs>
        <w:tab w:val="center" w:pos="4680"/>
        <w:tab w:val="right" w:pos="9360"/>
      </w:tabs>
    </w:pPr>
  </w:style>
  <w:style w:type="character" w:customStyle="1" w:styleId="HeaderChar">
    <w:name w:val="Header Char"/>
    <w:basedOn w:val="DefaultParagraphFont"/>
    <w:link w:val="Header"/>
    <w:uiPriority w:val="99"/>
    <w:rsid w:val="007D3B39"/>
    <w:rPr>
      <w:rFonts w:ascii="Times New Roman" w:hAnsi="Times New Roman" w:cs="Times New Roman"/>
      <w:sz w:val="24"/>
      <w:szCs w:val="24"/>
    </w:rPr>
  </w:style>
  <w:style w:type="paragraph" w:styleId="Footer">
    <w:name w:val="footer"/>
    <w:basedOn w:val="Normal"/>
    <w:link w:val="FooterChar"/>
    <w:uiPriority w:val="99"/>
    <w:unhideWhenUsed/>
    <w:rsid w:val="007D3B39"/>
    <w:pPr>
      <w:tabs>
        <w:tab w:val="center" w:pos="4680"/>
        <w:tab w:val="right" w:pos="9360"/>
      </w:tabs>
    </w:pPr>
  </w:style>
  <w:style w:type="character" w:customStyle="1" w:styleId="FooterChar">
    <w:name w:val="Footer Char"/>
    <w:basedOn w:val="DefaultParagraphFont"/>
    <w:link w:val="Footer"/>
    <w:uiPriority w:val="99"/>
    <w:rsid w:val="007D3B39"/>
    <w:rPr>
      <w:rFonts w:ascii="Times New Roman" w:hAnsi="Times New Roman" w:cs="Times New Roman"/>
      <w:sz w:val="24"/>
      <w:szCs w:val="24"/>
    </w:rPr>
  </w:style>
  <w:style w:type="paragraph" w:styleId="FootnoteText">
    <w:name w:val="footnote text"/>
    <w:basedOn w:val="Normal"/>
    <w:link w:val="FootnoteTextChar"/>
    <w:uiPriority w:val="99"/>
    <w:semiHidden/>
    <w:unhideWhenUsed/>
    <w:rsid w:val="007D3B39"/>
    <w:rPr>
      <w:sz w:val="20"/>
      <w:szCs w:val="20"/>
    </w:rPr>
  </w:style>
  <w:style w:type="character" w:customStyle="1" w:styleId="FootnoteTextChar">
    <w:name w:val="Footnote Text Char"/>
    <w:basedOn w:val="DefaultParagraphFont"/>
    <w:link w:val="FootnoteText"/>
    <w:uiPriority w:val="99"/>
    <w:semiHidden/>
    <w:rsid w:val="007D3B39"/>
    <w:rPr>
      <w:rFonts w:ascii="Times New Roman" w:hAnsi="Times New Roman" w:cs="Times New Roman"/>
      <w:sz w:val="20"/>
      <w:szCs w:val="20"/>
    </w:rPr>
  </w:style>
  <w:style w:type="character" w:styleId="FootnoteReference">
    <w:name w:val="footnote reference"/>
    <w:basedOn w:val="DefaultParagraphFont"/>
    <w:uiPriority w:val="99"/>
    <w:semiHidden/>
    <w:unhideWhenUsed/>
    <w:rsid w:val="007D3B39"/>
    <w:rPr>
      <w:vertAlign w:val="superscript"/>
    </w:rPr>
  </w:style>
  <w:style w:type="character" w:styleId="EndnoteReference">
    <w:name w:val="endnote reference"/>
    <w:basedOn w:val="DefaultParagraphFont"/>
    <w:uiPriority w:val="99"/>
    <w:semiHidden/>
    <w:unhideWhenUsed/>
    <w:rsid w:val="00DD545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5936253">
      <w:bodyDiv w:val="1"/>
      <w:marLeft w:val="0"/>
      <w:marRight w:val="0"/>
      <w:marTop w:val="0"/>
      <w:marBottom w:val="0"/>
      <w:divBdr>
        <w:top w:val="none" w:sz="0" w:space="0" w:color="auto"/>
        <w:left w:val="none" w:sz="0" w:space="0" w:color="auto"/>
        <w:bottom w:val="none" w:sz="0" w:space="0" w:color="auto"/>
        <w:right w:val="none" w:sz="0" w:space="0" w:color="auto"/>
      </w:divBdr>
    </w:div>
    <w:div w:id="341709395">
      <w:bodyDiv w:val="1"/>
      <w:marLeft w:val="0"/>
      <w:marRight w:val="0"/>
      <w:marTop w:val="0"/>
      <w:marBottom w:val="0"/>
      <w:divBdr>
        <w:top w:val="none" w:sz="0" w:space="0" w:color="auto"/>
        <w:left w:val="none" w:sz="0" w:space="0" w:color="auto"/>
        <w:bottom w:val="none" w:sz="0" w:space="0" w:color="auto"/>
        <w:right w:val="none" w:sz="0" w:space="0" w:color="auto"/>
      </w:divBdr>
      <w:divsChild>
        <w:div w:id="675882557">
          <w:marLeft w:val="0"/>
          <w:marRight w:val="0"/>
          <w:marTop w:val="0"/>
          <w:marBottom w:val="0"/>
          <w:divBdr>
            <w:top w:val="none" w:sz="0" w:space="0" w:color="auto"/>
            <w:left w:val="none" w:sz="0" w:space="0" w:color="auto"/>
            <w:bottom w:val="none" w:sz="0" w:space="0" w:color="auto"/>
            <w:right w:val="none" w:sz="0" w:space="0" w:color="auto"/>
          </w:divBdr>
          <w:divsChild>
            <w:div w:id="554004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3766266">
      <w:bodyDiv w:val="1"/>
      <w:marLeft w:val="0"/>
      <w:marRight w:val="0"/>
      <w:marTop w:val="0"/>
      <w:marBottom w:val="0"/>
      <w:divBdr>
        <w:top w:val="none" w:sz="0" w:space="0" w:color="auto"/>
        <w:left w:val="none" w:sz="0" w:space="0" w:color="auto"/>
        <w:bottom w:val="none" w:sz="0" w:space="0" w:color="auto"/>
        <w:right w:val="none" w:sz="0" w:space="0" w:color="auto"/>
      </w:divBdr>
      <w:divsChild>
        <w:div w:id="1038048747">
          <w:marLeft w:val="0"/>
          <w:marRight w:val="0"/>
          <w:marTop w:val="0"/>
          <w:marBottom w:val="0"/>
          <w:divBdr>
            <w:top w:val="none" w:sz="0" w:space="0" w:color="auto"/>
            <w:left w:val="none" w:sz="0" w:space="0" w:color="auto"/>
            <w:bottom w:val="none" w:sz="0" w:space="0" w:color="auto"/>
            <w:right w:val="none" w:sz="0" w:space="0" w:color="auto"/>
          </w:divBdr>
          <w:divsChild>
            <w:div w:id="28915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6985279">
      <w:bodyDiv w:val="1"/>
      <w:marLeft w:val="0"/>
      <w:marRight w:val="0"/>
      <w:marTop w:val="0"/>
      <w:marBottom w:val="0"/>
      <w:divBdr>
        <w:top w:val="none" w:sz="0" w:space="0" w:color="auto"/>
        <w:left w:val="none" w:sz="0" w:space="0" w:color="auto"/>
        <w:bottom w:val="none" w:sz="0" w:space="0" w:color="auto"/>
        <w:right w:val="none" w:sz="0" w:space="0" w:color="auto"/>
      </w:divBdr>
    </w:div>
    <w:div w:id="1258250047">
      <w:bodyDiv w:val="1"/>
      <w:marLeft w:val="0"/>
      <w:marRight w:val="0"/>
      <w:marTop w:val="0"/>
      <w:marBottom w:val="0"/>
      <w:divBdr>
        <w:top w:val="none" w:sz="0" w:space="0" w:color="auto"/>
        <w:left w:val="none" w:sz="0" w:space="0" w:color="auto"/>
        <w:bottom w:val="none" w:sz="0" w:space="0" w:color="auto"/>
        <w:right w:val="none" w:sz="0" w:space="0" w:color="auto"/>
      </w:divBdr>
    </w:div>
    <w:div w:id="1319307823">
      <w:bodyDiv w:val="1"/>
      <w:marLeft w:val="0"/>
      <w:marRight w:val="0"/>
      <w:marTop w:val="0"/>
      <w:marBottom w:val="0"/>
      <w:divBdr>
        <w:top w:val="none" w:sz="0" w:space="0" w:color="auto"/>
        <w:left w:val="none" w:sz="0" w:space="0" w:color="auto"/>
        <w:bottom w:val="none" w:sz="0" w:space="0" w:color="auto"/>
        <w:right w:val="none" w:sz="0" w:space="0" w:color="auto"/>
      </w:divBdr>
    </w:div>
    <w:div w:id="16791142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urldefense.com/v3/__https:/journals.plos.org/plosone/s/file?id=wjVg*PLOSOne_formatting_sample_main_body.pdf__;Lw!!KGKeukY!kucfxaRme5LxitUh5oRFWfbWbKThYIMPJSo5NhND4z1Uk5sRRVTtOjrKWSj7QRjyxMk$" TargetMode="External"/><Relationship Id="rId13" Type="http://schemas.openxmlformats.org/officeDocument/2006/relationships/hyperlink" Target="about:blank" TargetMode="External"/><Relationship Id="rId18" Type="http://schemas.openxmlformats.org/officeDocument/2006/relationships/image" Target="media/image1.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journals.plos.org/plosone/s/submission-guidelines" TargetMode="External"/><Relationship Id="rId7" Type="http://schemas.openxmlformats.org/officeDocument/2006/relationships/endnotes" Target="endnotes.xml"/><Relationship Id="rId12" Type="http://schemas.openxmlformats.org/officeDocument/2006/relationships/hyperlink" Target="https://www.kaggle.com/liuluyu/covid19-transit-demand-impact" TargetMode="External"/><Relationship Id="rId17" Type="http://schemas.openxmlformats.org/officeDocument/2006/relationships/hyperlink" Target="https://www.kaggle.com/liuluyu/covid19-transit-demand-impact" TargetMode="External"/><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www.kaggle.com/liuluyu/covid19-transit-demand-impact" TargetMode="External"/><Relationship Id="rId20"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cs.google.com/forms/d/e/1FAIpQLSf2s1qO1_xNJbxbDwopODgdgl1kR1BBho61AEiC4Yo1e5u6hg/viewform" TargetMode="External"/><Relationship Id="rId24"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urldefense.com/v3/__http:/www.plosone.org/static/policies.action*sharing__;Iw!!KGKeukY!kucfxaRme5LxitUh5oRFWfbWbKThYIMPJSo5NhND4z1Uk5sRRVTtOjrKWSj7fQGGbiY$" TargetMode="External"/><Relationship Id="rId23" Type="http://schemas.openxmlformats.org/officeDocument/2006/relationships/image" Target="media/image3.png"/><Relationship Id="rId10" Type="http://schemas.openxmlformats.org/officeDocument/2006/relationships/hyperlink" Target="https://journals.plos.org/plosone/s/data-availability" TargetMode="Externa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s://urldefense.com/v3/__https:/journals.plos.org/plosone/s/file?id=ba62*PLOSOne_formatting_sample_title_authors_affiliations.pdf__;Lw!!KGKeukY!kucfxaRme5LxitUh5oRFWfbWbKThYIMPJSo5NhND4z1Uk5sRRVTtOjrKWSj7y-wtUI0$" TargetMode="External"/><Relationship Id="rId14" Type="http://schemas.openxmlformats.org/officeDocument/2006/relationships/hyperlink" Target="about:blank" TargetMode="External"/><Relationship Id="rId22" Type="http://schemas.openxmlformats.org/officeDocument/2006/relationships/chart" Target="charts/chart2.xml"/><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urldefense.com/v3/__https:/journals.plos.org/plosone/s/file?id=wjVg*PLOSOne_formatting_sample_main_body.pdf__;Lw!!KGKeukY!kucfxaRme5LxitUh5oRFWfbWbKThYIMPJSo5NhND4z1Uk5sRRVTtOjrKWSj7QRjyxMk$"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liu.6544\Documents\GitHub\CoronavirusTransit\doc\excels\correlation.csv"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liu.6544\Documents\GitHub\CoronavirusTransit\doc\excels\correlation.csv"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107520142071793"/>
          <c:y val="4.0293040293040296E-2"/>
          <c:w val="0.78355179483161619"/>
          <c:h val="0.84101352715525945"/>
        </c:manualLayout>
      </c:layout>
      <c:scatterChart>
        <c:scatterStyle val="lineMarker"/>
        <c:varyColors val="0"/>
        <c:ser>
          <c:idx val="0"/>
          <c:order val="0"/>
          <c:tx>
            <c:strRef>
              <c:f>correlation!$BM$1</c:f>
              <c:strCache>
                <c:ptCount val="1"/>
                <c:pt idx="0">
                  <c:v>female_ratio</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correlation!$BI$2:$BI$114</c:f>
              <c:numCache>
                <c:formatCode>General</c:formatCode>
                <c:ptCount val="113"/>
                <c:pt idx="0">
                  <c:v>0.10776601600000001</c:v>
                </c:pt>
                <c:pt idx="1">
                  <c:v>8.1598609000000003E-2</c:v>
                </c:pt>
                <c:pt idx="2">
                  <c:v>8.1598609000000003E-2</c:v>
                </c:pt>
                <c:pt idx="3">
                  <c:v>0.14702807000000001</c:v>
                </c:pt>
                <c:pt idx="4">
                  <c:v>8.1598609000000003E-2</c:v>
                </c:pt>
                <c:pt idx="5">
                  <c:v>0.22449562100000001</c:v>
                </c:pt>
                <c:pt idx="6">
                  <c:v>0.177489656</c:v>
                </c:pt>
                <c:pt idx="7">
                  <c:v>8.8821240999999995E-2</c:v>
                </c:pt>
                <c:pt idx="8">
                  <c:v>9.8716376999999994E-2</c:v>
                </c:pt>
                <c:pt idx="9">
                  <c:v>0.27308542000000002</c:v>
                </c:pt>
                <c:pt idx="10">
                  <c:v>0.124930878</c:v>
                </c:pt>
                <c:pt idx="11">
                  <c:v>6.2893128000000006E-2</c:v>
                </c:pt>
                <c:pt idx="12">
                  <c:v>6.2893128000000006E-2</c:v>
                </c:pt>
                <c:pt idx="13">
                  <c:v>0.22212159500000001</c:v>
                </c:pt>
                <c:pt idx="14">
                  <c:v>8.5888601999999994E-2</c:v>
                </c:pt>
                <c:pt idx="15">
                  <c:v>0.23555899499999999</c:v>
                </c:pt>
                <c:pt idx="16">
                  <c:v>1.6857047E-2</c:v>
                </c:pt>
                <c:pt idx="17">
                  <c:v>0.13646910200000001</c:v>
                </c:pt>
                <c:pt idx="18">
                  <c:v>0.13646910200000001</c:v>
                </c:pt>
                <c:pt idx="19">
                  <c:v>0.132354054</c:v>
                </c:pt>
                <c:pt idx="20">
                  <c:v>0.113533358</c:v>
                </c:pt>
                <c:pt idx="21">
                  <c:v>8.1598609000000003E-2</c:v>
                </c:pt>
                <c:pt idx="22">
                  <c:v>0.22507105999999999</c:v>
                </c:pt>
                <c:pt idx="23">
                  <c:v>0.46941992500000002</c:v>
                </c:pt>
                <c:pt idx="24">
                  <c:v>0.38895480900000001</c:v>
                </c:pt>
                <c:pt idx="25">
                  <c:v>0.46941992500000002</c:v>
                </c:pt>
                <c:pt idx="26">
                  <c:v>8.1598609000000003E-2</c:v>
                </c:pt>
                <c:pt idx="27">
                  <c:v>0.29614215500000002</c:v>
                </c:pt>
                <c:pt idx="28">
                  <c:v>8.1598609000000003E-2</c:v>
                </c:pt>
                <c:pt idx="29">
                  <c:v>0.205541375</c:v>
                </c:pt>
                <c:pt idx="30">
                  <c:v>5.4338149000000002E-2</c:v>
                </c:pt>
                <c:pt idx="31">
                  <c:v>8.1598609000000003E-2</c:v>
                </c:pt>
                <c:pt idx="32">
                  <c:v>0.13646910200000001</c:v>
                </c:pt>
                <c:pt idx="33">
                  <c:v>0.50181807499999997</c:v>
                </c:pt>
                <c:pt idx="34">
                  <c:v>0.23615793600000001</c:v>
                </c:pt>
                <c:pt idx="35">
                  <c:v>6.2893128000000006E-2</c:v>
                </c:pt>
                <c:pt idx="36">
                  <c:v>8.1598609000000003E-2</c:v>
                </c:pt>
                <c:pt idx="37">
                  <c:v>8.1598609000000003E-2</c:v>
                </c:pt>
                <c:pt idx="38">
                  <c:v>8.1598609000000003E-2</c:v>
                </c:pt>
                <c:pt idx="39">
                  <c:v>0.114788002</c:v>
                </c:pt>
                <c:pt idx="40">
                  <c:v>8.1598609000000003E-2</c:v>
                </c:pt>
                <c:pt idx="41">
                  <c:v>7.8553612999999994E-2</c:v>
                </c:pt>
                <c:pt idx="42">
                  <c:v>0.20980491900000001</c:v>
                </c:pt>
                <c:pt idx="43">
                  <c:v>5.1588866999999997E-2</c:v>
                </c:pt>
                <c:pt idx="44">
                  <c:v>0.44138576899999998</c:v>
                </c:pt>
                <c:pt idx="45">
                  <c:v>0.22449562100000001</c:v>
                </c:pt>
                <c:pt idx="46">
                  <c:v>0.26442949100000002</c:v>
                </c:pt>
                <c:pt idx="47">
                  <c:v>0.28371424299999998</c:v>
                </c:pt>
                <c:pt idx="48">
                  <c:v>0.23555899499999999</c:v>
                </c:pt>
                <c:pt idx="49">
                  <c:v>0.190188512</c:v>
                </c:pt>
                <c:pt idx="50">
                  <c:v>0.117682038</c:v>
                </c:pt>
                <c:pt idx="51">
                  <c:v>0.24062866699999999</c:v>
                </c:pt>
                <c:pt idx="52">
                  <c:v>1.7297362E-2</c:v>
                </c:pt>
                <c:pt idx="53">
                  <c:v>0.177489656</c:v>
                </c:pt>
                <c:pt idx="54">
                  <c:v>2.5853392999999999E-2</c:v>
                </c:pt>
                <c:pt idx="55">
                  <c:v>0.46941992500000002</c:v>
                </c:pt>
                <c:pt idx="56">
                  <c:v>0.34135375099999998</c:v>
                </c:pt>
                <c:pt idx="57">
                  <c:v>0.32572026399999998</c:v>
                </c:pt>
                <c:pt idx="58">
                  <c:v>0.14814882900000001</c:v>
                </c:pt>
                <c:pt idx="59">
                  <c:v>0.14814882900000001</c:v>
                </c:pt>
                <c:pt idx="60">
                  <c:v>0.14814882900000001</c:v>
                </c:pt>
                <c:pt idx="61">
                  <c:v>0.183178429</c:v>
                </c:pt>
                <c:pt idx="62">
                  <c:v>0.102490819</c:v>
                </c:pt>
                <c:pt idx="63">
                  <c:v>0.27366132700000001</c:v>
                </c:pt>
                <c:pt idx="64">
                  <c:v>5.0384624000000003E-2</c:v>
                </c:pt>
                <c:pt idx="65">
                  <c:v>5.2183568E-2</c:v>
                </c:pt>
                <c:pt idx="66">
                  <c:v>5.0384624000000003E-2</c:v>
                </c:pt>
                <c:pt idx="67">
                  <c:v>0.134231508</c:v>
                </c:pt>
                <c:pt idx="68">
                  <c:v>0.116992637</c:v>
                </c:pt>
                <c:pt idx="69">
                  <c:v>0.14814882900000001</c:v>
                </c:pt>
                <c:pt idx="70">
                  <c:v>1.7297362E-2</c:v>
                </c:pt>
                <c:pt idx="71">
                  <c:v>8.3545431000000003E-2</c:v>
                </c:pt>
                <c:pt idx="72">
                  <c:v>0.12883161300000001</c:v>
                </c:pt>
                <c:pt idx="73">
                  <c:v>0.23555899499999999</c:v>
                </c:pt>
                <c:pt idx="74">
                  <c:v>0.177489656</c:v>
                </c:pt>
                <c:pt idx="75">
                  <c:v>8.1598609000000003E-2</c:v>
                </c:pt>
                <c:pt idx="76">
                  <c:v>0.42274687399999999</c:v>
                </c:pt>
                <c:pt idx="77">
                  <c:v>0.14814882900000001</c:v>
                </c:pt>
                <c:pt idx="78">
                  <c:v>6.2893128000000006E-2</c:v>
                </c:pt>
                <c:pt idx="79">
                  <c:v>5.2183568E-2</c:v>
                </c:pt>
                <c:pt idx="80">
                  <c:v>0.16622149999999999</c:v>
                </c:pt>
                <c:pt idx="81">
                  <c:v>9.6042286000000004E-2</c:v>
                </c:pt>
                <c:pt idx="82">
                  <c:v>6.4425755000000001E-2</c:v>
                </c:pt>
                <c:pt idx="83">
                  <c:v>0.114788002</c:v>
                </c:pt>
                <c:pt idx="84">
                  <c:v>9.3567074E-2</c:v>
                </c:pt>
                <c:pt idx="85">
                  <c:v>2.3303543999999999E-2</c:v>
                </c:pt>
                <c:pt idx="86">
                  <c:v>8.1598609000000003E-2</c:v>
                </c:pt>
                <c:pt idx="87">
                  <c:v>9.482585E-3</c:v>
                </c:pt>
                <c:pt idx="88">
                  <c:v>0.42274687399999999</c:v>
                </c:pt>
                <c:pt idx="89">
                  <c:v>0.42274687399999999</c:v>
                </c:pt>
                <c:pt idx="90">
                  <c:v>0.132354054</c:v>
                </c:pt>
                <c:pt idx="91">
                  <c:v>0.38895480900000001</c:v>
                </c:pt>
                <c:pt idx="92">
                  <c:v>0.257094196</c:v>
                </c:pt>
                <c:pt idx="93">
                  <c:v>6.2893128000000006E-2</c:v>
                </c:pt>
                <c:pt idx="94">
                  <c:v>7.8553612999999994E-2</c:v>
                </c:pt>
                <c:pt idx="95">
                  <c:v>0.257094196</c:v>
                </c:pt>
                <c:pt idx="96">
                  <c:v>0.21467006599999999</c:v>
                </c:pt>
                <c:pt idx="97">
                  <c:v>4.1491036000000002E-2</c:v>
                </c:pt>
                <c:pt idx="98">
                  <c:v>9.6717665999999994E-2</c:v>
                </c:pt>
                <c:pt idx="99">
                  <c:v>0.11776938000000001</c:v>
                </c:pt>
                <c:pt idx="100">
                  <c:v>2.3765793E-2</c:v>
                </c:pt>
                <c:pt idx="101">
                  <c:v>8.1598609000000003E-2</c:v>
                </c:pt>
                <c:pt idx="102">
                  <c:v>5.4338149000000002E-2</c:v>
                </c:pt>
                <c:pt idx="103">
                  <c:v>0.177489656</c:v>
                </c:pt>
                <c:pt idx="104">
                  <c:v>0.11776938000000001</c:v>
                </c:pt>
                <c:pt idx="105">
                  <c:v>0.10776601600000001</c:v>
                </c:pt>
                <c:pt idx="106">
                  <c:v>1.8325221999999999E-2</c:v>
                </c:pt>
                <c:pt idx="107">
                  <c:v>5.4700224999999998E-2</c:v>
                </c:pt>
                <c:pt idx="108">
                  <c:v>7.6175120999999998E-2</c:v>
                </c:pt>
                <c:pt idx="109">
                  <c:v>9.3567074E-2</c:v>
                </c:pt>
                <c:pt idx="110">
                  <c:v>2.5001560999999999E-2</c:v>
                </c:pt>
                <c:pt idx="111">
                  <c:v>8.1598609000000003E-2</c:v>
                </c:pt>
                <c:pt idx="112">
                  <c:v>0.46941992500000002</c:v>
                </c:pt>
              </c:numCache>
            </c:numRef>
          </c:xVal>
          <c:yVal>
            <c:numRef>
              <c:f>correlation!$BM$2:$BM$114</c:f>
              <c:numCache>
                <c:formatCode>General</c:formatCode>
                <c:ptCount val="113"/>
                <c:pt idx="0">
                  <c:v>0.50893046200000003</c:v>
                </c:pt>
                <c:pt idx="1">
                  <c:v>0.50715365700000004</c:v>
                </c:pt>
                <c:pt idx="2">
                  <c:v>0.50715365700000004</c:v>
                </c:pt>
                <c:pt idx="3">
                  <c:v>0.51600873199999997</c:v>
                </c:pt>
                <c:pt idx="4">
                  <c:v>0.50715365700000004</c:v>
                </c:pt>
                <c:pt idx="5">
                  <c:v>0.51648593099999995</c:v>
                </c:pt>
                <c:pt idx="6">
                  <c:v>0.51441015300000004</c:v>
                </c:pt>
                <c:pt idx="7">
                  <c:v>0.50333164200000002</c:v>
                </c:pt>
                <c:pt idx="8">
                  <c:v>0.511436581</c:v>
                </c:pt>
                <c:pt idx="9">
                  <c:v>0.51561407400000003</c:v>
                </c:pt>
                <c:pt idx="10">
                  <c:v>0.51562327200000002</c:v>
                </c:pt>
                <c:pt idx="11">
                  <c:v>0.49939373799999998</c:v>
                </c:pt>
                <c:pt idx="12">
                  <c:v>0.49939373799999998</c:v>
                </c:pt>
                <c:pt idx="13">
                  <c:v>0.51200745199999997</c:v>
                </c:pt>
                <c:pt idx="14">
                  <c:v>0.51140307500000004</c:v>
                </c:pt>
                <c:pt idx="15">
                  <c:v>0.51478247600000004</c:v>
                </c:pt>
                <c:pt idx="16">
                  <c:v>0.50558678400000001</c:v>
                </c:pt>
                <c:pt idx="17">
                  <c:v>0.51421099100000001</c:v>
                </c:pt>
                <c:pt idx="18">
                  <c:v>0.51421099100000001</c:v>
                </c:pt>
                <c:pt idx="19">
                  <c:v>0.51787245800000004</c:v>
                </c:pt>
                <c:pt idx="20">
                  <c:v>0.51293061500000003</c:v>
                </c:pt>
                <c:pt idx="21">
                  <c:v>0.50715365700000004</c:v>
                </c:pt>
                <c:pt idx="22">
                  <c:v>0.50697840199999999</c:v>
                </c:pt>
                <c:pt idx="23">
                  <c:v>0.52537333900000005</c:v>
                </c:pt>
                <c:pt idx="24">
                  <c:v>0.51875970100000002</c:v>
                </c:pt>
                <c:pt idx="25">
                  <c:v>0.52537333900000005</c:v>
                </c:pt>
                <c:pt idx="26">
                  <c:v>0.50715365700000004</c:v>
                </c:pt>
                <c:pt idx="27">
                  <c:v>0.52332500900000001</c:v>
                </c:pt>
                <c:pt idx="28">
                  <c:v>0.50715365700000004</c:v>
                </c:pt>
                <c:pt idx="29">
                  <c:v>0.51853828899999999</c:v>
                </c:pt>
                <c:pt idx="30">
                  <c:v>0.50459589800000004</c:v>
                </c:pt>
                <c:pt idx="31">
                  <c:v>0.50715365700000004</c:v>
                </c:pt>
                <c:pt idx="32">
                  <c:v>0.51421099100000001</c:v>
                </c:pt>
                <c:pt idx="33">
                  <c:v>0.51856058699999996</c:v>
                </c:pt>
                <c:pt idx="34">
                  <c:v>0.51647030400000005</c:v>
                </c:pt>
                <c:pt idx="35">
                  <c:v>0.49939373799999998</c:v>
                </c:pt>
                <c:pt idx="36">
                  <c:v>0.50715365700000004</c:v>
                </c:pt>
                <c:pt idx="37">
                  <c:v>0.50715365700000004</c:v>
                </c:pt>
                <c:pt idx="38">
                  <c:v>0.50715365700000004</c:v>
                </c:pt>
                <c:pt idx="39">
                  <c:v>0.500470682</c:v>
                </c:pt>
                <c:pt idx="40">
                  <c:v>0.50715365700000004</c:v>
                </c:pt>
                <c:pt idx="41">
                  <c:v>0.50785099300000003</c:v>
                </c:pt>
                <c:pt idx="42">
                  <c:v>0.50919698400000002</c:v>
                </c:pt>
                <c:pt idx="43">
                  <c:v>0.50301881900000001</c:v>
                </c:pt>
                <c:pt idx="44">
                  <c:v>0.51552399299999996</c:v>
                </c:pt>
                <c:pt idx="45">
                  <c:v>0.51648593099999995</c:v>
                </c:pt>
                <c:pt idx="46">
                  <c:v>0.51617517800000001</c:v>
                </c:pt>
                <c:pt idx="47">
                  <c:v>0.52584685099999995</c:v>
                </c:pt>
                <c:pt idx="48">
                  <c:v>0.51478247600000004</c:v>
                </c:pt>
                <c:pt idx="49">
                  <c:v>0.50281725899999996</c:v>
                </c:pt>
                <c:pt idx="50">
                  <c:v>0.51274901100000003</c:v>
                </c:pt>
                <c:pt idx="51">
                  <c:v>0.525765908</c:v>
                </c:pt>
                <c:pt idx="52">
                  <c:v>0.50621392799999998</c:v>
                </c:pt>
                <c:pt idx="53">
                  <c:v>0.51441015300000004</c:v>
                </c:pt>
                <c:pt idx="54">
                  <c:v>0.48993333500000003</c:v>
                </c:pt>
                <c:pt idx="55">
                  <c:v>0.52537333900000005</c:v>
                </c:pt>
                <c:pt idx="56">
                  <c:v>0.52919105499999997</c:v>
                </c:pt>
                <c:pt idx="57">
                  <c:v>0.52632378300000005</c:v>
                </c:pt>
                <c:pt idx="58">
                  <c:v>0.52701166300000002</c:v>
                </c:pt>
                <c:pt idx="59">
                  <c:v>0.52701166300000002</c:v>
                </c:pt>
                <c:pt idx="60">
                  <c:v>0.52701166300000002</c:v>
                </c:pt>
                <c:pt idx="61">
                  <c:v>0.51505429800000002</c:v>
                </c:pt>
                <c:pt idx="62">
                  <c:v>0.51608623499999995</c:v>
                </c:pt>
                <c:pt idx="63">
                  <c:v>0.51763187200000005</c:v>
                </c:pt>
                <c:pt idx="64">
                  <c:v>0.49681652100000001</c:v>
                </c:pt>
                <c:pt idx="65">
                  <c:v>0.48971546300000002</c:v>
                </c:pt>
                <c:pt idx="66">
                  <c:v>0.49681652100000001</c:v>
                </c:pt>
                <c:pt idx="67">
                  <c:v>0.51623606</c:v>
                </c:pt>
                <c:pt idx="68">
                  <c:v>0.51391530399999996</c:v>
                </c:pt>
                <c:pt idx="69">
                  <c:v>0.52701166300000002</c:v>
                </c:pt>
                <c:pt idx="70">
                  <c:v>0.50621392799999998</c:v>
                </c:pt>
                <c:pt idx="71">
                  <c:v>0.502451282</c:v>
                </c:pt>
                <c:pt idx="72">
                  <c:v>0.51725781100000001</c:v>
                </c:pt>
                <c:pt idx="73">
                  <c:v>0.51478247600000004</c:v>
                </c:pt>
                <c:pt idx="74">
                  <c:v>0.51441015300000004</c:v>
                </c:pt>
                <c:pt idx="75">
                  <c:v>0.50715365700000004</c:v>
                </c:pt>
                <c:pt idx="76">
                  <c:v>0.52679619799999999</c:v>
                </c:pt>
                <c:pt idx="77">
                  <c:v>0.52701166300000002</c:v>
                </c:pt>
                <c:pt idx="78">
                  <c:v>0.49939373799999998</c:v>
                </c:pt>
                <c:pt idx="79">
                  <c:v>0.48971546300000002</c:v>
                </c:pt>
                <c:pt idx="80">
                  <c:v>0.51171636799999998</c:v>
                </c:pt>
                <c:pt idx="81">
                  <c:v>0.51383931199999999</c:v>
                </c:pt>
                <c:pt idx="82">
                  <c:v>0.50228885700000003</c:v>
                </c:pt>
                <c:pt idx="83">
                  <c:v>0.500470682</c:v>
                </c:pt>
                <c:pt idx="84">
                  <c:v>0.49930849700000002</c:v>
                </c:pt>
                <c:pt idx="85">
                  <c:v>0.50668007100000001</c:v>
                </c:pt>
                <c:pt idx="86">
                  <c:v>0.50715365700000004</c:v>
                </c:pt>
                <c:pt idx="87">
                  <c:v>0.50422077300000001</c:v>
                </c:pt>
                <c:pt idx="88">
                  <c:v>0.52679619799999999</c:v>
                </c:pt>
                <c:pt idx="89">
                  <c:v>0.52679619799999999</c:v>
                </c:pt>
                <c:pt idx="90">
                  <c:v>0.51787245800000004</c:v>
                </c:pt>
                <c:pt idx="91">
                  <c:v>0.51875970100000002</c:v>
                </c:pt>
                <c:pt idx="92">
                  <c:v>0.51759833600000005</c:v>
                </c:pt>
                <c:pt idx="93">
                  <c:v>0.49939373799999998</c:v>
                </c:pt>
                <c:pt idx="94">
                  <c:v>0.50785099300000003</c:v>
                </c:pt>
                <c:pt idx="95">
                  <c:v>0.51759833600000005</c:v>
                </c:pt>
                <c:pt idx="96">
                  <c:v>0.51659770999999999</c:v>
                </c:pt>
                <c:pt idx="97">
                  <c:v>0.506390707</c:v>
                </c:pt>
                <c:pt idx="98">
                  <c:v>0.50751935800000003</c:v>
                </c:pt>
                <c:pt idx="99">
                  <c:v>0.50438434700000001</c:v>
                </c:pt>
                <c:pt idx="100">
                  <c:v>0.49612509799999999</c:v>
                </c:pt>
                <c:pt idx="101">
                  <c:v>0.50715365700000004</c:v>
                </c:pt>
                <c:pt idx="102">
                  <c:v>0.50459589800000004</c:v>
                </c:pt>
                <c:pt idx="103">
                  <c:v>0.51441015300000004</c:v>
                </c:pt>
                <c:pt idx="104">
                  <c:v>0.50438434700000001</c:v>
                </c:pt>
                <c:pt idx="105">
                  <c:v>0.50893046200000003</c:v>
                </c:pt>
                <c:pt idx="106">
                  <c:v>0.49809021199999998</c:v>
                </c:pt>
                <c:pt idx="107">
                  <c:v>0.50536247499999998</c:v>
                </c:pt>
                <c:pt idx="108">
                  <c:v>0.50669958699999995</c:v>
                </c:pt>
                <c:pt idx="109">
                  <c:v>0.49930849700000002</c:v>
                </c:pt>
                <c:pt idx="110">
                  <c:v>0.49512589699999998</c:v>
                </c:pt>
                <c:pt idx="111">
                  <c:v>0.50715365700000004</c:v>
                </c:pt>
                <c:pt idx="112">
                  <c:v>0.52537333900000005</c:v>
                </c:pt>
              </c:numCache>
            </c:numRef>
          </c:yVal>
          <c:smooth val="0"/>
          <c:extLst>
            <c:ext xmlns:c16="http://schemas.microsoft.com/office/drawing/2014/chart" uri="{C3380CC4-5D6E-409C-BE32-E72D297353CC}">
              <c16:uniqueId val="{00000000-06D2-45C2-B9C6-511FE5BA9EE3}"/>
            </c:ext>
          </c:extLst>
        </c:ser>
        <c:dLbls>
          <c:showLegendKey val="0"/>
          <c:showVal val="0"/>
          <c:showCatName val="0"/>
          <c:showSerName val="0"/>
          <c:showPercent val="0"/>
          <c:showBubbleSize val="0"/>
        </c:dLbls>
        <c:axId val="1042474351"/>
        <c:axId val="1042468527"/>
      </c:scatterChart>
      <c:valAx>
        <c:axId val="1042474351"/>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atio of African American</a:t>
                </a:r>
              </a:p>
            </c:rich>
          </c:tx>
          <c:layout>
            <c:manualLayout>
              <c:xMode val="edge"/>
              <c:yMode val="edge"/>
              <c:x val="0.34067849727739252"/>
              <c:y val="0.936977877765279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42468527"/>
        <c:crosses val="autoZero"/>
        <c:crossBetween val="midCat"/>
      </c:valAx>
      <c:valAx>
        <c:axId val="1042468527"/>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atio of female</a:t>
                </a:r>
              </a:p>
            </c:rich>
          </c:tx>
          <c:layout>
            <c:manualLayout>
              <c:xMode val="edge"/>
              <c:yMode val="edge"/>
              <c:x val="9.9502487562189053E-3"/>
              <c:y val="0.3722099160681837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42474351"/>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943284867169383"/>
          <c:y val="3.5685320356853206E-2"/>
          <c:w val="0.77763946173394993"/>
          <c:h val="0.83712882605002836"/>
        </c:manualLayout>
      </c:layout>
      <c:scatterChart>
        <c:scatterStyle val="lineMarker"/>
        <c:varyColors val="0"/>
        <c:ser>
          <c:idx val="0"/>
          <c:order val="0"/>
          <c:tx>
            <c:strRef>
              <c:f>correlation!$DU$1</c:f>
              <c:strCache>
                <c:ptCount val="1"/>
                <c:pt idx="0">
                  <c:v>B</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xVal>
            <c:numRef>
              <c:f>correlation!$DT$2:$DT$114</c:f>
              <c:numCache>
                <c:formatCode>General</c:formatCode>
                <c:ptCount val="113"/>
                <c:pt idx="0">
                  <c:v>15</c:v>
                </c:pt>
                <c:pt idx="1">
                  <c:v>48.1</c:v>
                </c:pt>
                <c:pt idx="2">
                  <c:v>60.5</c:v>
                </c:pt>
                <c:pt idx="3">
                  <c:v>60.5</c:v>
                </c:pt>
                <c:pt idx="4">
                  <c:v>60.5</c:v>
                </c:pt>
                <c:pt idx="5">
                  <c:v>25.8</c:v>
                </c:pt>
                <c:pt idx="6">
                  <c:v>20</c:v>
                </c:pt>
                <c:pt idx="7">
                  <c:v>60.5</c:v>
                </c:pt>
                <c:pt idx="8">
                  <c:v>60.5</c:v>
                </c:pt>
                <c:pt idx="9">
                  <c:v>60.5</c:v>
                </c:pt>
                <c:pt idx="10">
                  <c:v>60.5</c:v>
                </c:pt>
                <c:pt idx="11">
                  <c:v>60.5</c:v>
                </c:pt>
                <c:pt idx="12">
                  <c:v>60.5</c:v>
                </c:pt>
                <c:pt idx="13">
                  <c:v>60.5</c:v>
                </c:pt>
                <c:pt idx="14">
                  <c:v>60.5</c:v>
                </c:pt>
                <c:pt idx="15">
                  <c:v>60.5</c:v>
                </c:pt>
                <c:pt idx="16">
                  <c:v>54.4</c:v>
                </c:pt>
                <c:pt idx="17">
                  <c:v>24.2</c:v>
                </c:pt>
                <c:pt idx="18">
                  <c:v>91</c:v>
                </c:pt>
                <c:pt idx="19">
                  <c:v>24.2</c:v>
                </c:pt>
                <c:pt idx="20">
                  <c:v>60.5</c:v>
                </c:pt>
                <c:pt idx="21">
                  <c:v>60.5</c:v>
                </c:pt>
                <c:pt idx="22">
                  <c:v>60.5</c:v>
                </c:pt>
                <c:pt idx="23">
                  <c:v>91</c:v>
                </c:pt>
                <c:pt idx="24">
                  <c:v>60.5</c:v>
                </c:pt>
                <c:pt idx="25">
                  <c:v>19.600000000000001</c:v>
                </c:pt>
                <c:pt idx="26">
                  <c:v>60.5</c:v>
                </c:pt>
                <c:pt idx="27">
                  <c:v>79</c:v>
                </c:pt>
                <c:pt idx="28">
                  <c:v>60.5</c:v>
                </c:pt>
                <c:pt idx="29">
                  <c:v>48.1</c:v>
                </c:pt>
                <c:pt idx="30">
                  <c:v>50.1</c:v>
                </c:pt>
                <c:pt idx="31">
                  <c:v>60.5</c:v>
                </c:pt>
                <c:pt idx="32">
                  <c:v>18</c:v>
                </c:pt>
                <c:pt idx="33">
                  <c:v>18</c:v>
                </c:pt>
                <c:pt idx="34">
                  <c:v>8.6</c:v>
                </c:pt>
                <c:pt idx="35">
                  <c:v>8.6</c:v>
                </c:pt>
                <c:pt idx="36">
                  <c:v>8.6</c:v>
                </c:pt>
                <c:pt idx="37">
                  <c:v>8.1999999999999993</c:v>
                </c:pt>
                <c:pt idx="38">
                  <c:v>8.6</c:v>
                </c:pt>
                <c:pt idx="39">
                  <c:v>8.6</c:v>
                </c:pt>
                <c:pt idx="40">
                  <c:v>92.8</c:v>
                </c:pt>
                <c:pt idx="41">
                  <c:v>92.8</c:v>
                </c:pt>
                <c:pt idx="42">
                  <c:v>92.8</c:v>
                </c:pt>
                <c:pt idx="43">
                  <c:v>92.8</c:v>
                </c:pt>
                <c:pt idx="44">
                  <c:v>12.6</c:v>
                </c:pt>
                <c:pt idx="45">
                  <c:v>12.4</c:v>
                </c:pt>
                <c:pt idx="46">
                  <c:v>12.6</c:v>
                </c:pt>
                <c:pt idx="47">
                  <c:v>12.6</c:v>
                </c:pt>
                <c:pt idx="48">
                  <c:v>11.5</c:v>
                </c:pt>
                <c:pt idx="49">
                  <c:v>12.6</c:v>
                </c:pt>
                <c:pt idx="50">
                  <c:v>64.599999999999994</c:v>
                </c:pt>
                <c:pt idx="51">
                  <c:v>45.1</c:v>
                </c:pt>
                <c:pt idx="52">
                  <c:v>19.5</c:v>
                </c:pt>
                <c:pt idx="53">
                  <c:v>19.5</c:v>
                </c:pt>
                <c:pt idx="54">
                  <c:v>19.5</c:v>
                </c:pt>
                <c:pt idx="55">
                  <c:v>13.9</c:v>
                </c:pt>
                <c:pt idx="56">
                  <c:v>10.9</c:v>
                </c:pt>
                <c:pt idx="57">
                  <c:v>89.9</c:v>
                </c:pt>
                <c:pt idx="58">
                  <c:v>89.9</c:v>
                </c:pt>
                <c:pt idx="59">
                  <c:v>29.2</c:v>
                </c:pt>
                <c:pt idx="60">
                  <c:v>29.2</c:v>
                </c:pt>
                <c:pt idx="61">
                  <c:v>11.6</c:v>
                </c:pt>
                <c:pt idx="62">
                  <c:v>5.2</c:v>
                </c:pt>
                <c:pt idx="63">
                  <c:v>5.2</c:v>
                </c:pt>
                <c:pt idx="64">
                  <c:v>27</c:v>
                </c:pt>
                <c:pt idx="66">
                  <c:v>34</c:v>
                </c:pt>
                <c:pt idx="67">
                  <c:v>24.8</c:v>
                </c:pt>
                <c:pt idx="68">
                  <c:v>24.8</c:v>
                </c:pt>
                <c:pt idx="69">
                  <c:v>93.6</c:v>
                </c:pt>
                <c:pt idx="70">
                  <c:v>24.4</c:v>
                </c:pt>
                <c:pt idx="71">
                  <c:v>93.6</c:v>
                </c:pt>
                <c:pt idx="72">
                  <c:v>93.6</c:v>
                </c:pt>
                <c:pt idx="73">
                  <c:v>93.6</c:v>
                </c:pt>
                <c:pt idx="74">
                  <c:v>93.6</c:v>
                </c:pt>
                <c:pt idx="75">
                  <c:v>93.6</c:v>
                </c:pt>
                <c:pt idx="76">
                  <c:v>93.6</c:v>
                </c:pt>
                <c:pt idx="77">
                  <c:v>93.6</c:v>
                </c:pt>
                <c:pt idx="78">
                  <c:v>93.6</c:v>
                </c:pt>
                <c:pt idx="79">
                  <c:v>7.3</c:v>
                </c:pt>
                <c:pt idx="80">
                  <c:v>93.6</c:v>
                </c:pt>
                <c:pt idx="81">
                  <c:v>93.6</c:v>
                </c:pt>
                <c:pt idx="82">
                  <c:v>93.6</c:v>
                </c:pt>
                <c:pt idx="83">
                  <c:v>93.6</c:v>
                </c:pt>
                <c:pt idx="84">
                  <c:v>16.600000000000001</c:v>
                </c:pt>
                <c:pt idx="85">
                  <c:v>14.6</c:v>
                </c:pt>
                <c:pt idx="86">
                  <c:v>13</c:v>
                </c:pt>
                <c:pt idx="87">
                  <c:v>12.8</c:v>
                </c:pt>
                <c:pt idx="88">
                  <c:v>13.2</c:v>
                </c:pt>
                <c:pt idx="89">
                  <c:v>13.2</c:v>
                </c:pt>
                <c:pt idx="90">
                  <c:v>49.5</c:v>
                </c:pt>
                <c:pt idx="91">
                  <c:v>49.5</c:v>
                </c:pt>
                <c:pt idx="92">
                  <c:v>6.4</c:v>
                </c:pt>
                <c:pt idx="93">
                  <c:v>36.200000000000003</c:v>
                </c:pt>
                <c:pt idx="94">
                  <c:v>36.200000000000003</c:v>
                </c:pt>
                <c:pt idx="95">
                  <c:v>36.200000000000003</c:v>
                </c:pt>
                <c:pt idx="96">
                  <c:v>10</c:v>
                </c:pt>
                <c:pt idx="97">
                  <c:v>3.8</c:v>
                </c:pt>
                <c:pt idx="98">
                  <c:v>28.7</c:v>
                </c:pt>
                <c:pt idx="99">
                  <c:v>18.100000000000001</c:v>
                </c:pt>
                <c:pt idx="100">
                  <c:v>12.5</c:v>
                </c:pt>
                <c:pt idx="101">
                  <c:v>6.5</c:v>
                </c:pt>
                <c:pt idx="102">
                  <c:v>14.5</c:v>
                </c:pt>
                <c:pt idx="103">
                  <c:v>16</c:v>
                </c:pt>
                <c:pt idx="104">
                  <c:v>8.8000000000000007</c:v>
                </c:pt>
                <c:pt idx="105">
                  <c:v>50.1</c:v>
                </c:pt>
                <c:pt idx="106">
                  <c:v>50.1</c:v>
                </c:pt>
                <c:pt idx="107">
                  <c:v>19.899999999999999</c:v>
                </c:pt>
                <c:pt idx="108">
                  <c:v>50.1</c:v>
                </c:pt>
                <c:pt idx="109">
                  <c:v>50.1</c:v>
                </c:pt>
                <c:pt idx="110">
                  <c:v>50.1</c:v>
                </c:pt>
                <c:pt idx="111">
                  <c:v>10.7</c:v>
                </c:pt>
                <c:pt idx="112">
                  <c:v>9.3000000000000007</c:v>
                </c:pt>
              </c:numCache>
            </c:numRef>
          </c:xVal>
          <c:yVal>
            <c:numRef>
              <c:f>correlation!$DU$2:$DU$114</c:f>
              <c:numCache>
                <c:formatCode>General</c:formatCode>
                <c:ptCount val="113"/>
                <c:pt idx="0">
                  <c:v>-0.61036172399999999</c:v>
                </c:pt>
                <c:pt idx="1">
                  <c:v>-0.86547135100000006</c:v>
                </c:pt>
                <c:pt idx="2">
                  <c:v>-0.73927793100000005</c:v>
                </c:pt>
                <c:pt idx="3">
                  <c:v>-0.78079122700000003</c:v>
                </c:pt>
                <c:pt idx="4">
                  <c:v>-0.78485305699999997</c:v>
                </c:pt>
                <c:pt idx="5">
                  <c:v>-0.91037449599999998</c:v>
                </c:pt>
                <c:pt idx="6">
                  <c:v>-0.75410083400000005</c:v>
                </c:pt>
                <c:pt idx="7">
                  <c:v>-0.80977518699999995</c:v>
                </c:pt>
                <c:pt idx="8">
                  <c:v>-0.73327520599999996</c:v>
                </c:pt>
                <c:pt idx="9">
                  <c:v>-0.76313494199999998</c:v>
                </c:pt>
                <c:pt idx="10">
                  <c:v>-0.63718895399999997</c:v>
                </c:pt>
                <c:pt idx="11">
                  <c:v>-0.73646670299999994</c:v>
                </c:pt>
                <c:pt idx="12">
                  <c:v>-0.71888147000000002</c:v>
                </c:pt>
                <c:pt idx="13">
                  <c:v>-0.74177958300000002</c:v>
                </c:pt>
                <c:pt idx="14">
                  <c:v>-0.73490713699999999</c:v>
                </c:pt>
                <c:pt idx="15">
                  <c:v>-0.67249403100000005</c:v>
                </c:pt>
                <c:pt idx="16">
                  <c:v>-0.91426269199999999</c:v>
                </c:pt>
                <c:pt idx="17">
                  <c:v>-0.752292874</c:v>
                </c:pt>
                <c:pt idx="18">
                  <c:v>-0.89096698100000005</c:v>
                </c:pt>
                <c:pt idx="19">
                  <c:v>-0.84606342800000001</c:v>
                </c:pt>
                <c:pt idx="20">
                  <c:v>-0.76291186700000002</c:v>
                </c:pt>
                <c:pt idx="21">
                  <c:v>-0.59158401100000002</c:v>
                </c:pt>
                <c:pt idx="22">
                  <c:v>-0.77227922999999998</c:v>
                </c:pt>
                <c:pt idx="23">
                  <c:v>-0.88539499200000005</c:v>
                </c:pt>
                <c:pt idx="24">
                  <c:v>-0.69995027600000004</c:v>
                </c:pt>
                <c:pt idx="25">
                  <c:v>-0.81462890700000001</c:v>
                </c:pt>
                <c:pt idx="26">
                  <c:v>-0.68900503099999999</c:v>
                </c:pt>
                <c:pt idx="27">
                  <c:v>-0.86842472500000001</c:v>
                </c:pt>
                <c:pt idx="28">
                  <c:v>-0.70137824400000004</c:v>
                </c:pt>
                <c:pt idx="29">
                  <c:v>-0.97238487900000004</c:v>
                </c:pt>
                <c:pt idx="30">
                  <c:v>-0.82048216200000001</c:v>
                </c:pt>
                <c:pt idx="31">
                  <c:v>-0.82065737299999997</c:v>
                </c:pt>
                <c:pt idx="32">
                  <c:v>-0.78949393000000001</c:v>
                </c:pt>
                <c:pt idx="33">
                  <c:v>-0.95872470499999995</c:v>
                </c:pt>
                <c:pt idx="34">
                  <c:v>-0.642949887</c:v>
                </c:pt>
                <c:pt idx="35">
                  <c:v>-0.71950268799999995</c:v>
                </c:pt>
                <c:pt idx="36">
                  <c:v>-0.64162904600000004</c:v>
                </c:pt>
                <c:pt idx="37">
                  <c:v>-0.71142034399999998</c:v>
                </c:pt>
                <c:pt idx="38">
                  <c:v>-0.69037654999999998</c:v>
                </c:pt>
                <c:pt idx="39">
                  <c:v>-0.69162907799999995</c:v>
                </c:pt>
                <c:pt idx="40">
                  <c:v>-0.79050707600000003</c:v>
                </c:pt>
                <c:pt idx="41">
                  <c:v>-0.65791965699999999</c:v>
                </c:pt>
                <c:pt idx="42">
                  <c:v>-0.81798216099999999</c:v>
                </c:pt>
                <c:pt idx="43">
                  <c:v>-0.76525808299999998</c:v>
                </c:pt>
                <c:pt idx="44">
                  <c:v>-0.56381635200000002</c:v>
                </c:pt>
                <c:pt idx="45">
                  <c:v>-0.60025237300000001</c:v>
                </c:pt>
                <c:pt idx="46">
                  <c:v>-0.631864498</c:v>
                </c:pt>
                <c:pt idx="47">
                  <c:v>-0.53286266199999999</c:v>
                </c:pt>
                <c:pt idx="48">
                  <c:v>-0.503640541</c:v>
                </c:pt>
                <c:pt idx="49">
                  <c:v>-0.50117885799999995</c:v>
                </c:pt>
                <c:pt idx="50">
                  <c:v>-0.55361911200000002</c:v>
                </c:pt>
                <c:pt idx="51">
                  <c:v>-0.77401614600000002</c:v>
                </c:pt>
                <c:pt idx="52">
                  <c:v>-0.78837059099999995</c:v>
                </c:pt>
                <c:pt idx="53">
                  <c:v>-0.75594479400000003</c:v>
                </c:pt>
                <c:pt idx="54">
                  <c:v>-0.72347110100000001</c:v>
                </c:pt>
                <c:pt idx="55">
                  <c:v>-0.705586767</c:v>
                </c:pt>
                <c:pt idx="56">
                  <c:v>-0.57280123199999999</c:v>
                </c:pt>
                <c:pt idx="57">
                  <c:v>-0.82920445799999998</c:v>
                </c:pt>
                <c:pt idx="58">
                  <c:v>-0.80296727700000003</c:v>
                </c:pt>
                <c:pt idx="59">
                  <c:v>-0.70398544699999999</c:v>
                </c:pt>
                <c:pt idx="60">
                  <c:v>-0.72742964600000004</c:v>
                </c:pt>
                <c:pt idx="61">
                  <c:v>-0.95702128500000005</c:v>
                </c:pt>
                <c:pt idx="62">
                  <c:v>-0.97617496699999995</c:v>
                </c:pt>
                <c:pt idx="63">
                  <c:v>-1.003683313</c:v>
                </c:pt>
                <c:pt idx="64">
                  <c:v>-0.70272148800000001</c:v>
                </c:pt>
                <c:pt idx="65">
                  <c:v>-0.37747763200000001</c:v>
                </c:pt>
                <c:pt idx="66">
                  <c:v>-0.660509719</c:v>
                </c:pt>
                <c:pt idx="67">
                  <c:v>-0.72210868299999997</c:v>
                </c:pt>
                <c:pt idx="68">
                  <c:v>-0.65021414600000005</c:v>
                </c:pt>
                <c:pt idx="69">
                  <c:v>-0.69426420499999997</c:v>
                </c:pt>
                <c:pt idx="70">
                  <c:v>-0.81536452400000003</c:v>
                </c:pt>
                <c:pt idx="71">
                  <c:v>-0.70776284300000003</c:v>
                </c:pt>
                <c:pt idx="72">
                  <c:v>-0.68079801100000004</c:v>
                </c:pt>
                <c:pt idx="73">
                  <c:v>-0.71182609600000002</c:v>
                </c:pt>
                <c:pt idx="74">
                  <c:v>-0.76661784700000002</c:v>
                </c:pt>
                <c:pt idx="75">
                  <c:v>-0.70000615899999996</c:v>
                </c:pt>
                <c:pt idx="76">
                  <c:v>-0.72368418300000004</c:v>
                </c:pt>
                <c:pt idx="77">
                  <c:v>-0.73198554000000005</c:v>
                </c:pt>
                <c:pt idx="78">
                  <c:v>-0.76799191899999997</c:v>
                </c:pt>
                <c:pt idx="79">
                  <c:v>-0.591407601</c:v>
                </c:pt>
                <c:pt idx="80">
                  <c:v>-0.68404641399999999</c:v>
                </c:pt>
                <c:pt idx="81">
                  <c:v>-0.73777332600000001</c:v>
                </c:pt>
                <c:pt idx="82">
                  <c:v>-0.75464341599999996</c:v>
                </c:pt>
                <c:pt idx="83">
                  <c:v>-0.70760885600000001</c:v>
                </c:pt>
                <c:pt idx="84">
                  <c:v>-0.93125870300000002</c:v>
                </c:pt>
                <c:pt idx="85">
                  <c:v>-0.62378142700000005</c:v>
                </c:pt>
                <c:pt idx="86">
                  <c:v>-0.65218465699999995</c:v>
                </c:pt>
                <c:pt idx="87">
                  <c:v>-0.57233031599999995</c:v>
                </c:pt>
                <c:pt idx="88">
                  <c:v>-0.59965381299999998</c:v>
                </c:pt>
                <c:pt idx="89">
                  <c:v>-0.62997160900000004</c:v>
                </c:pt>
                <c:pt idx="90">
                  <c:v>-0.82759647300000005</c:v>
                </c:pt>
                <c:pt idx="91">
                  <c:v>-0.75926326</c:v>
                </c:pt>
                <c:pt idx="92">
                  <c:v>-0.63423175399999998</c:v>
                </c:pt>
                <c:pt idx="93">
                  <c:v>-0.46125629699999998</c:v>
                </c:pt>
                <c:pt idx="94">
                  <c:v>-0.63992871500000004</c:v>
                </c:pt>
                <c:pt idx="95">
                  <c:v>-0.57770088399999997</c:v>
                </c:pt>
                <c:pt idx="96">
                  <c:v>-0.79940279800000003</c:v>
                </c:pt>
                <c:pt idx="97">
                  <c:v>-0.71400424200000001</c:v>
                </c:pt>
                <c:pt idx="98">
                  <c:v>-0.74205932600000002</c:v>
                </c:pt>
                <c:pt idx="99">
                  <c:v>-0.75467152299999996</c:v>
                </c:pt>
                <c:pt idx="100">
                  <c:v>-0.55339190900000002</c:v>
                </c:pt>
                <c:pt idx="101">
                  <c:v>-0.65708692499999999</c:v>
                </c:pt>
                <c:pt idx="102">
                  <c:v>-0.46870996399999998</c:v>
                </c:pt>
                <c:pt idx="103">
                  <c:v>-0.73228629199999995</c:v>
                </c:pt>
                <c:pt idx="104">
                  <c:v>-0.67601717900000002</c:v>
                </c:pt>
                <c:pt idx="105">
                  <c:v>-0.87278119300000001</c:v>
                </c:pt>
                <c:pt idx="106">
                  <c:v>-0.88007031700000005</c:v>
                </c:pt>
                <c:pt idx="107">
                  <c:v>-0.74830712300000002</c:v>
                </c:pt>
                <c:pt idx="108">
                  <c:v>-0.82606019200000003</c:v>
                </c:pt>
                <c:pt idx="109">
                  <c:v>-0.79119388300000004</c:v>
                </c:pt>
                <c:pt idx="110">
                  <c:v>-0.74181129999999995</c:v>
                </c:pt>
                <c:pt idx="111">
                  <c:v>-0.90204204399999999</c:v>
                </c:pt>
                <c:pt idx="112">
                  <c:v>-0.572220544</c:v>
                </c:pt>
              </c:numCache>
            </c:numRef>
          </c:yVal>
          <c:smooth val="0"/>
          <c:extLst>
            <c:ext xmlns:c16="http://schemas.microsoft.com/office/drawing/2014/chart" uri="{C3380CC4-5D6E-409C-BE32-E72D297353CC}">
              <c16:uniqueId val="{00000000-D21D-4F58-A0C4-FAD1A5997D9E}"/>
            </c:ext>
          </c:extLst>
        </c:ser>
        <c:dLbls>
          <c:showLegendKey val="0"/>
          <c:showVal val="0"/>
          <c:showCatName val="0"/>
          <c:showSerName val="0"/>
          <c:showPercent val="0"/>
          <c:showBubbleSize val="0"/>
        </c:dLbls>
        <c:axId val="1042473519"/>
        <c:axId val="1042471439"/>
      </c:scatterChart>
      <c:valAx>
        <c:axId val="1042473519"/>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a:t>Homeless per 10000 people</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042471439"/>
        <c:crosses val="autoZero"/>
        <c:crossBetween val="midCat"/>
      </c:valAx>
      <c:valAx>
        <c:axId val="104247143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a:t>Base value</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1042473519"/>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sz="1200"/>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0A010A-8480-438B-9F78-D4DCC5D25F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51</TotalTime>
  <Pages>18</Pages>
  <Words>7185</Words>
  <Characters>40961</Characters>
  <Application>Microsoft Office Word</Application>
  <DocSecurity>0</DocSecurity>
  <Lines>341</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0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329</cp:revision>
  <dcterms:created xsi:type="dcterms:W3CDTF">2020-07-20T13:38:00Z</dcterms:created>
  <dcterms:modified xsi:type="dcterms:W3CDTF">2020-08-09T2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b186a07-aa63-3769-a1e1-a7e633f6fcd2</vt:lpwstr>
  </property>
  <property fmtid="{D5CDD505-2E9C-101B-9397-08002B2CF9AE}" pid="4" name="Mendeley Citation Style_1">
    <vt:lpwstr>http://www.zotero.org/styles/plos-on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plos-one</vt:lpwstr>
  </property>
  <property fmtid="{D5CDD505-2E9C-101B-9397-08002B2CF9AE}" pid="22" name="Mendeley Recent Style Name 8_1">
    <vt:lpwstr>PLOS O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